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4A826D16" w:rsidR="00781CEB" w:rsidRPr="00781CEB" w:rsidRDefault="00681A67" w:rsidP="00DB6435">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781CEB" w:rsidRPr="00781CEB">
        <w:t>A common assumption when modeling chromatographic retention time data of heterogeneous analytes is that the between analyte</w:t>
      </w:r>
      <w:r w:rsidR="003268F4">
        <w:t xml:space="preserve"> </w:t>
      </w:r>
      <w:r w:rsidR="003268F4" w:rsidRPr="00781CEB">
        <w:t>variability</w:t>
      </w:r>
      <w:r w:rsidR="00B52860">
        <w:t xml:space="preserve"> across analytes</w:t>
      </w:r>
      <w:r w:rsidR="00781CEB" w:rsidRPr="00781CEB">
        <w:t xml:space="preserve"> is unrelated. While this assumption holds for dissimilar analytes, in practice, analytes often share structural or chemical similarities that</w:t>
      </w:r>
      <w:r w:rsidR="00B52860">
        <w:t xml:space="preserve"> induce dependency that</w:t>
      </w:r>
      <w:r w:rsidR="00781CEB" w:rsidRPr="00781CEB">
        <w:t xml:space="preserve"> can provide valuable information for improving predictive accuracy. In this work, I propose a model that incorporates the </w:t>
      </w:r>
      <w:proofErr w:type="spellStart"/>
      <w:r w:rsidR="00781CEB" w:rsidRPr="00781CEB">
        <w:t>Tanimoto</w:t>
      </w:r>
      <w:proofErr w:type="spellEnd"/>
      <w:r w:rsidR="00781CEB" w:rsidRPr="00781CEB">
        <w:t xml:space="preserve"> similarity matrix to capture these relationships and demonstrate how this approach enhances the precision of retention time predictions.  </w:t>
      </w:r>
      <w:r w:rsidR="00DB6435" w:rsidRPr="00DB6435">
        <w:t>The proposed approach was demonstrated using a publicly available dataset comprising isocratic RP-HPLC retention time measurements for 1,026 analytes</w:t>
      </w:r>
      <w:r w:rsidR="00B52860">
        <w:t>,</w:t>
      </w:r>
      <w:r w:rsidR="00DB6435" w:rsidRPr="00DB6435">
        <w:t xml:space="preserve"> </w:t>
      </w:r>
      <w:r w:rsidR="00B52860">
        <w:t xml:space="preserve">among which </w:t>
      </w:r>
      <w:r w:rsidR="00DB6435" w:rsidRPr="00DB6435">
        <w:t>several analyte pairs exhibit high structural similarity. A key component of the model is the use of a matrix normal distribution, parameterized by a mean matrix and two covariance matrices</w:t>
      </w:r>
      <w:r w:rsidR="00501FCC">
        <w:t xml:space="preserve">: </w:t>
      </w:r>
      <w:r w:rsidR="00DB6435" w:rsidRPr="00DB6435">
        <w:t xml:space="preserve">one capturing variation across analytes and the other across chromatographic </w:t>
      </w:r>
      <w:r w:rsidR="00E86063">
        <w:t>parameters</w:t>
      </w:r>
      <w:r w:rsidR="00DB6435" w:rsidRPr="00DB6435">
        <w:t xml:space="preserve">. The mean matrix incorporates </w:t>
      </w:r>
      <w:r w:rsidR="00BC22CE">
        <w:t>predictors</w:t>
      </w:r>
      <w:r w:rsidR="00DB6435" w:rsidRPr="00DB6435">
        <w:t xml:space="preserve"> such as log P values and </w:t>
      </w:r>
      <w:r w:rsidR="00BC22CE">
        <w:t xml:space="preserve">number of </w:t>
      </w:r>
      <w:r w:rsidR="00DB6435" w:rsidRPr="00DB6435">
        <w:t>functional group</w:t>
      </w:r>
      <w:r w:rsidR="00BC22CE">
        <w:t>s</w:t>
      </w:r>
      <w:r w:rsidR="00DB6435" w:rsidRPr="00DB6435">
        <w:t xml:space="preserve">. Notably, the row covariance matrix is aligned with the </w:t>
      </w:r>
      <w:proofErr w:type="spellStart"/>
      <w:r w:rsidR="00DB6435" w:rsidRPr="00DB6435">
        <w:t>Tanimoto</w:t>
      </w:r>
      <w:proofErr w:type="spellEnd"/>
      <w:r w:rsidR="00DB6435" w:rsidRPr="00DB6435">
        <w:t xml:space="preserve"> similarity matrix, allowing structural similarities between analytes to inform the model and enhance predictive performance.</w:t>
      </w:r>
      <w:r w:rsidR="00501FCC">
        <w:t xml:space="preserve"> </w:t>
      </w:r>
      <w:r w:rsidR="00B52860">
        <w:t>This works demonstrates that s</w:t>
      </w:r>
      <w:r w:rsidR="00B52860" w:rsidRPr="00C152F0">
        <w:t xml:space="preserve">tructural similarity can be easily </w:t>
      </w:r>
      <w:r w:rsidR="00B52860">
        <w:t>incorporated into the modeling workflow</w:t>
      </w:r>
      <w:r w:rsidR="00B52860" w:rsidRPr="00C152F0">
        <w:t xml:space="preserve"> help</w:t>
      </w:r>
      <w:r w:rsidR="00B52860">
        <w:t>ing</w:t>
      </w:r>
      <w:r w:rsidR="00B52860" w:rsidRPr="00C152F0">
        <w:t xml:space="preserve"> predicting analyte retention if experimental data of structurally similar analytes is available.</w:t>
      </w:r>
    </w:p>
    <w:p w14:paraId="0595CC8A" w14:textId="5ABEB179" w:rsidR="00501FCC" w:rsidRDefault="00501FCC" w:rsidP="00E86063">
      <w:pPr>
        <w:pStyle w:val="TAMainText"/>
      </w:pPr>
      <w:r w:rsidRPr="00501FCC">
        <w:t>Analysts often approach the prediction of retention for congeneric compounds differently than for structurally unrelated analytes. Even after accounting for functional group effects, prediction uncertainties tend to be substantially lower for congeneric compounds. This challenges a common assumption in chromatographic retention modeling</w:t>
      </w:r>
      <w:r w:rsidR="008C3733">
        <w:t xml:space="preserve"> </w:t>
      </w:r>
      <w:r w:rsidRPr="00501FCC">
        <w:t>that variability between analytes is independent. While this assumption may hold for chemically dissimilar analytes, in practice, many analytes share structural or chemical similarities that induce dependencies. When such relationships exist, they can be leveraged to improve predictive accuracy</w:t>
      </w:r>
      <w:r>
        <w:t>-</w:t>
      </w:r>
      <w:r w:rsidRPr="00501FCC">
        <w:t>particularly when retention data for similar analytes is available.</w:t>
      </w:r>
    </w:p>
    <w:p w14:paraId="2D6C4326" w14:textId="2EF727CD" w:rsidR="001254DF" w:rsidRPr="00CC6387" w:rsidRDefault="004679FA" w:rsidP="00E86063">
      <w:pPr>
        <w:pStyle w:val="TAMainText"/>
      </w:pPr>
      <w:r w:rsidRPr="004679FA">
        <w:t>This study builds on previous efforts to model publicly available datasets</w:t>
      </w:r>
      <w:r>
        <w:t>.</w:t>
      </w:r>
      <w:r>
        <w:fldChar w:fldCharType="begin"/>
      </w:r>
      <w:r>
        <w:instrText xml:space="preserve"> ADDIN ZOTERO_ITEM CSL_CITATION {"citationID":"9dXpCXDy","properties":{"formattedCitation":"\\super 1,2\\nosupersub{}","plainCitation":"1,2","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Pr>
          <w:rFonts w:hint="eastAsia"/>
        </w:rPr>
        <w:instrText>ł</w:instrText>
      </w:r>
      <w:r>
        <w:instrText>"},{"family":"Kamedulska","given":"Agnieszka"},{"family":"Kubik","given":"</w:instrText>
      </w:r>
      <w:r>
        <w:rPr>
          <w:rFonts w:hint="eastAsia"/>
        </w:rPr>
        <w:instrText>Ł</w:instrText>
      </w:r>
      <w:r>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Pr>
          <w:rFonts w:hint="eastAsia"/>
        </w:rPr>
        <w:instrText>Ł</w:instrText>
      </w:r>
      <w:r>
        <w:instrText>ukasz"},{"family":"Wiczling","given":"Pawe</w:instrText>
      </w:r>
      <w:r>
        <w:rPr>
          <w:rFonts w:hint="eastAsia"/>
        </w:rPr>
        <w:instrText>ł</w:instrText>
      </w:r>
      <w:r>
        <w:instrText xml:space="preserve">"}],"issued":{"date-parts":[["2022"]]}}}],"schema":"https://github.com/citation-style-language/schema/raw/master/csl-citation.json"} </w:instrText>
      </w:r>
      <w:r>
        <w:fldChar w:fldCharType="separate"/>
      </w:r>
      <w:r w:rsidRPr="004679FA">
        <w:rPr>
          <w:szCs w:val="24"/>
          <w:vertAlign w:val="superscript"/>
        </w:rPr>
        <w:t>1,2</w:t>
      </w:r>
      <w:r>
        <w:fldChar w:fldCharType="end"/>
      </w:r>
      <w:r w:rsidRPr="004679FA">
        <w:t xml:space="preserve">, with a specific focus on assessing the benefit of incorporating </w:t>
      </w:r>
      <w:proofErr w:type="spellStart"/>
      <w:r w:rsidRPr="004679FA">
        <w:t>Tanimoto</w:t>
      </w:r>
      <w:proofErr w:type="spellEnd"/>
      <w:r w:rsidRPr="004679FA">
        <w:t xml:space="preserve"> structural similarity</w:t>
      </w:r>
      <w:r w:rsidR="00141F4E">
        <w:t xml:space="preserve"> as a predictor</w:t>
      </w:r>
      <w:r w:rsidR="00501FCC">
        <w:t xml:space="preserve"> to reduce variability of structurally similar analytes</w:t>
      </w:r>
      <w:r>
        <w:t xml:space="preserve">. </w:t>
      </w:r>
      <w:r w:rsidR="00EE20B5">
        <w:t xml:space="preserve">The data was </w:t>
      </w:r>
      <w:proofErr w:type="spellStart"/>
      <w:r w:rsidR="00EE20B5">
        <w:t>analysed</w:t>
      </w:r>
      <w:proofErr w:type="spellEnd"/>
      <w:r w:rsidR="00EE20B5">
        <w:t xml:space="preserve"> using</w:t>
      </w:r>
      <w:r w:rsidR="00EE20B5">
        <w:t xml:space="preserve"> multilevel </w:t>
      </w:r>
      <w:r w:rsidR="00EE20B5">
        <w:t>apporach</w:t>
      </w:r>
      <w:r w:rsidR="00EE20B5" w:rsidRPr="008A7774">
        <w:fldChar w:fldCharType="begin"/>
      </w:r>
      <w:r w:rsidR="00EE20B5">
        <w:instrText xml:space="preserve"> ADDIN ZOTERO_ITEM CSL_CITATION {"citationID":"9wdEf6wM","properties":{"formattedCitation":"\\super 1\\nosupersub{}","plainCitation":"1","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EE20B5">
        <w:rPr>
          <w:rFonts w:hint="eastAsia"/>
        </w:rPr>
        <w:instrText>ł</w:instrText>
      </w:r>
      <w:r w:rsidR="00EE20B5">
        <w:instrText>"},{"family":"Kamedulska","given":"Agnieszka"},{"family":"Kubik","given":"</w:instrText>
      </w:r>
      <w:r w:rsidR="00EE20B5">
        <w:rPr>
          <w:rFonts w:hint="eastAsia"/>
        </w:rPr>
        <w:instrText>Ł</w:instrText>
      </w:r>
      <w:r w:rsidR="00EE20B5">
        <w:instrText xml:space="preserve">ukasz"}],"issued":{"date-parts":[["2021",5,11]]}}}],"schema":"https://github.com/citation-style-language/schema/raw/master/csl-citation.json"} </w:instrText>
      </w:r>
      <w:r w:rsidR="00EE20B5" w:rsidRPr="008A7774">
        <w:fldChar w:fldCharType="separate"/>
      </w:r>
      <w:r w:rsidR="00EE20B5" w:rsidRPr="004679FA">
        <w:rPr>
          <w:szCs w:val="24"/>
          <w:vertAlign w:val="superscript"/>
        </w:rPr>
        <w:t>1</w:t>
      </w:r>
      <w:r w:rsidR="00EE20B5" w:rsidRPr="008A7774">
        <w:fldChar w:fldCharType="end"/>
      </w:r>
      <w:r w:rsidR="00EE20B5">
        <w:t xml:space="preserve">, and </w:t>
      </w:r>
      <w:r w:rsidR="001254DF">
        <w:t>using</w:t>
      </w:r>
      <w:r w:rsidR="00BC22CE" w:rsidRPr="00DB6435">
        <w:t xml:space="preserve"> a matrix normal distribution, parameterized by a mean matrix and two covariance matrices</w:t>
      </w:r>
      <w:r w:rsidR="00501FCC">
        <w:t xml:space="preserve">: </w:t>
      </w:r>
      <w:proofErr w:type="spellStart"/>
      <w:r w:rsidR="00501FCC" w:rsidRPr="00501FCC">
        <w:rPr>
          <w:i/>
          <w:iCs/>
        </w:rPr>
        <w:t>i</w:t>
      </w:r>
      <w:proofErr w:type="spellEnd"/>
      <w:r w:rsidR="00501FCC" w:rsidRPr="00501FCC">
        <w:rPr>
          <w:i/>
          <w:iCs/>
        </w:rPr>
        <w:t xml:space="preserve">) </w:t>
      </w:r>
      <w:r w:rsidR="00BC22CE" w:rsidRPr="00DB6435">
        <w:t>one capturing variation across analytes and</w:t>
      </w:r>
      <w:r w:rsidR="00501FCC">
        <w:t xml:space="preserve"> </w:t>
      </w:r>
      <w:r w:rsidR="00501FCC" w:rsidRPr="00501FCC">
        <w:rPr>
          <w:i/>
          <w:iCs/>
        </w:rPr>
        <w:t>ii)</w:t>
      </w:r>
      <w:r w:rsidR="00BC22CE" w:rsidRPr="00DB6435">
        <w:t xml:space="preserve"> the other across chromatographic </w:t>
      </w:r>
      <w:r w:rsidR="001254DF">
        <w:t>parameters</w:t>
      </w:r>
      <w:r w:rsidR="00BC22CE" w:rsidRPr="00DB6435">
        <w:t xml:space="preserve">. The mean matrix incorporates </w:t>
      </w:r>
      <w:r w:rsidR="00BC22CE">
        <w:t>predictors</w:t>
      </w:r>
      <w:r w:rsidR="00BC22CE" w:rsidRPr="00DB6435">
        <w:t xml:space="preserve"> such as </w:t>
      </w:r>
      <w:r w:rsidR="00BC22CE" w:rsidRPr="00141F4E">
        <w:rPr>
          <w:i/>
          <w:iCs/>
        </w:rPr>
        <w:t>log</w:t>
      </w:r>
      <w:r w:rsidR="0036171A">
        <w:rPr>
          <w:rFonts w:hint="eastAsia"/>
          <w:i/>
          <w:iCs/>
        </w:rPr>
        <w:t> </w:t>
      </w:r>
      <w:r w:rsidR="00BC22CE" w:rsidRPr="00141F4E">
        <w:rPr>
          <w:i/>
          <w:iCs/>
        </w:rPr>
        <w:t>P</w:t>
      </w:r>
      <w:r w:rsidR="00BC22CE" w:rsidRPr="00DB6435">
        <w:t xml:space="preserve"> values and </w:t>
      </w:r>
      <w:r w:rsidR="00BC22CE">
        <w:t xml:space="preserve">number of </w:t>
      </w:r>
      <w:r w:rsidR="00BC22CE" w:rsidRPr="00DB6435">
        <w:t>functional group</w:t>
      </w:r>
      <w:r w:rsidR="00BC22CE">
        <w:t>s</w:t>
      </w:r>
      <w:r w:rsidR="00BC22CE" w:rsidRPr="00DB6435">
        <w:t xml:space="preserve">. </w:t>
      </w:r>
      <w:r w:rsidR="001254DF">
        <w:t xml:space="preserve">The column covariance model the dependency between </w:t>
      </w:r>
      <w:r w:rsidR="001254DF" w:rsidRPr="00260E14">
        <w:rPr>
          <w:i/>
          <w:iCs/>
        </w:rPr>
        <w:t>log</w:t>
      </w:r>
      <w:r w:rsidR="0036171A">
        <w:rPr>
          <w:rFonts w:hint="eastAsia"/>
          <w:i/>
          <w:iCs/>
        </w:rPr>
        <w:t> </w:t>
      </w:r>
      <w:r w:rsidR="001254DF" w:rsidRPr="00260E14">
        <w:rPr>
          <w:i/>
          <w:iCs/>
        </w:rPr>
        <w:t>k</w:t>
      </w:r>
      <w:r w:rsidR="001254DF" w:rsidRPr="00141F4E">
        <w:rPr>
          <w:i/>
          <w:iCs/>
          <w:vertAlign w:val="subscript"/>
        </w:rPr>
        <w:t>w</w:t>
      </w:r>
      <w:r w:rsidR="001254DF">
        <w:t xml:space="preserve"> and </w:t>
      </w:r>
      <w:r w:rsidR="001254DF" w:rsidRPr="00260E14">
        <w:rPr>
          <w:i/>
          <w:iCs/>
        </w:rPr>
        <w:t>S</w:t>
      </w:r>
      <w:r w:rsidR="00260E14" w:rsidRPr="00141F4E">
        <w:rPr>
          <w:i/>
          <w:iCs/>
          <w:vertAlign w:val="subscript"/>
        </w:rPr>
        <w:t>1</w:t>
      </w:r>
      <w:r w:rsidR="001254DF">
        <w:t xml:space="preserve"> </w:t>
      </w:r>
      <w:r w:rsidR="00260E14">
        <w:t xml:space="preserve">of the Neue equation </w:t>
      </w:r>
      <w:r w:rsidR="001254DF">
        <w:t>and the</w:t>
      </w:r>
      <w:r w:rsidR="00BC22CE" w:rsidRPr="00DB6435">
        <w:t xml:space="preserve"> row covariance matrix </w:t>
      </w:r>
      <w:r w:rsidR="00260E14">
        <w:t>was</w:t>
      </w:r>
      <w:r w:rsidR="00BC22CE" w:rsidRPr="00DB6435">
        <w:t xml:space="preserve"> </w:t>
      </w:r>
      <w:r w:rsidR="00260E14">
        <w:t>correlated</w:t>
      </w:r>
      <w:r w:rsidR="00BC22CE" w:rsidRPr="00DB6435">
        <w:t xml:space="preserve"> with the </w:t>
      </w:r>
      <w:proofErr w:type="spellStart"/>
      <w:r w:rsidR="00BC22CE" w:rsidRPr="00DB6435">
        <w:t>Tanimoto</w:t>
      </w:r>
      <w:proofErr w:type="spellEnd"/>
      <w:r w:rsidR="00BC22CE" w:rsidRPr="00DB6435">
        <w:t xml:space="preserve"> similarity matrix, allowing structural similarities between analytes to inform the model and enhance predictive performance</w:t>
      </w:r>
      <w:r w:rsidR="00BC22CE">
        <w:t xml:space="preserve">. </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35DEAB37" w:rsidR="008A7774" w:rsidRPr="008A7774" w:rsidRDefault="008A7774" w:rsidP="00E86063">
      <w:pPr>
        <w:pStyle w:val="TAMainText"/>
      </w:pPr>
      <w:r w:rsidRPr="008A7774">
        <w:t>We used a publicly available</w:t>
      </w:r>
      <w:r>
        <w:fldChar w:fldCharType="begin"/>
      </w:r>
      <w:r w:rsidR="004679FA">
        <w:instrText xml:space="preserve"> ADDIN ZOTERO_ITEM CSL_CITATION {"citationID":"AhIbGCzh","properties":{"formattedCitation":"\\super 3\\nosupersub{}","plainCitation":"3","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fldChar w:fldCharType="separate"/>
      </w:r>
      <w:r w:rsidR="004679FA" w:rsidRPr="004679FA">
        <w:rPr>
          <w:szCs w:val="24"/>
          <w:vertAlign w:val="superscript"/>
        </w:rPr>
        <w:t>3</w:t>
      </w:r>
      <w:r>
        <w:fldChar w:fldCharType="end"/>
      </w:r>
      <w:r w:rsidRPr="008A7774">
        <w:t xml:space="preserve"> that comprises the measurements of RP-HPLC retention times collected for 1026 analytes. The retention times were measured under isocratic conditions on Eclipse Plus C18 (Agilent) stationary phase with 3.5 </w:t>
      </w:r>
      <w:proofErr w:type="spellStart"/>
      <w:r w:rsidRPr="008A7774">
        <w:rPr>
          <w:rFonts w:hint="eastAsia"/>
        </w:rPr>
        <w:t>μ</w:t>
      </w:r>
      <w:r w:rsidRPr="008A7774">
        <w:t>m</w:t>
      </w:r>
      <w:proofErr w:type="spellEnd"/>
      <w:r w:rsidRPr="008A7774">
        <w:t xml:space="preserve"> particles. The experiments were conducted using a mixture of </w:t>
      </w:r>
      <w:r w:rsidRPr="008A7774">
        <w:t>two solvents: solvent A, which was made of 0.1% formic acid in water, and solvent B, which was made of 0.1% formic acid in acetonitrile. The column temperature was set at 35</w:t>
      </w:r>
      <w:r w:rsidRPr="008A7774">
        <w:rPr>
          <w:rFonts w:hint="eastAsia"/>
        </w:rPr>
        <w:t>°</w:t>
      </w:r>
      <w:r w:rsidRPr="008A7774">
        <w:t>C. The data were collected by Boswell et al. and were used to create a method to predict retention time by Back-Calculating the Gradient</w:t>
      </w:r>
      <w:r w:rsidR="003268F4">
        <w:t>.</w:t>
      </w:r>
      <w:r>
        <w:fldChar w:fldCharType="begin"/>
      </w:r>
      <w:r w:rsidR="004679FA">
        <w:instrText xml:space="preserve"> ADDIN ZOTERO_ITEM CSL_CITATION {"citationID":"EI6ucpPj","properties":{"formattedCitation":"\\super 4,5\\nosupersub{}","plainCitation":"4,5","noteIndex":0},"citationItems":[{"id":626,"uris":["http://zotero.org/users/local/cIlVeWgC/items/H2XWAUS5"],"itemData":{"id":626,"type":"article-journal","container-title":"Journal of Chromatography A","DOI":"https://doi.org/10.1016/j.chroma.2011.07.105","ISSN":"0021-9673","issue":"38","page":"6732-6741","title":"A study on retention </w:instrText>
      </w:r>
      <w:r w:rsidR="004679FA">
        <w:rPr>
          <w:rFonts w:hint="eastAsia"/>
        </w:rPr>
        <w:instrText>“</w:instrText>
      </w:r>
      <w:r w:rsidR="004679FA">
        <w:instrText>projection</w:instrText>
      </w:r>
      <w:r w:rsidR="004679FA">
        <w:rPr>
          <w:rFonts w:hint="eastAsia"/>
        </w:rPr>
        <w:instrText>”</w:instrText>
      </w:r>
      <w:r w:rsidR="004679FA">
        <w:instrText xml:space="preserve"> as a supplementary means for compound identification by liquid chromatography</w:instrText>
      </w:r>
      <w:r w:rsidR="004679FA">
        <w:rPr>
          <w:rFonts w:hint="eastAsia"/>
        </w:rPr>
        <w:instrText>–</w:instrText>
      </w:r>
      <w:r w:rsidR="004679FA">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fldChar w:fldCharType="separate"/>
      </w:r>
      <w:r w:rsidR="004679FA" w:rsidRPr="004679FA">
        <w:rPr>
          <w:szCs w:val="24"/>
          <w:vertAlign w:val="superscript"/>
        </w:rPr>
        <w:t>4,5</w:t>
      </w:r>
      <w:r>
        <w:fldChar w:fldCharType="end"/>
      </w:r>
    </w:p>
    <w:p w14:paraId="6457123E" w14:textId="3FF90743" w:rsidR="00681A67" w:rsidRPr="00CC6387" w:rsidRDefault="008A7774" w:rsidP="00E86063">
      <w:pPr>
        <w:pStyle w:val="TAMainText"/>
        <w:rPr>
          <w:color w:val="FF0000"/>
        </w:rPr>
      </w:pPr>
      <w:r w:rsidRPr="008A7774">
        <w:t xml:space="preserve">The 2D structures of analytes, </w:t>
      </w:r>
      <w:proofErr w:type="spellStart"/>
      <w:r w:rsidRPr="008A7774">
        <w:t>Tanimoto</w:t>
      </w:r>
      <w:proofErr w:type="spellEnd"/>
      <w:r w:rsidRPr="008A7774">
        <w:t xml:space="preserve"> similarity matrix, log P and the number of functional groups were calculated using </w:t>
      </w:r>
      <w:proofErr w:type="spellStart"/>
      <w:r w:rsidRPr="008A7774">
        <w:t>RDkit</w:t>
      </w:r>
      <w:proofErr w:type="spellEnd"/>
      <w:r w:rsidRPr="008A7774">
        <w:t xml:space="preserve"> toolkit</w:t>
      </w:r>
      <w:r>
        <w:fldChar w:fldCharType="begin"/>
      </w:r>
      <w:r w:rsidR="004679FA">
        <w:instrText xml:space="preserve"> ADDIN ZOTERO_ITEM CSL_CITATION {"citationID":"BG6JqUHe","properties":{"formattedCitation":"\\super 6\\nosupersub{}","plainCitation":"6","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4679FA">
        <w:rPr>
          <w:rFonts w:hint="eastAsia"/>
        </w:rPr>
        <w:instrText>ó</w:instrText>
      </w:r>
      <w:r w:rsidR="004679FA">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4679FA" w:rsidRPr="004679FA">
        <w:rPr>
          <w:szCs w:val="24"/>
          <w:vertAlign w:val="superscript"/>
        </w:rPr>
        <w:t>6</w:t>
      </w:r>
      <w:r>
        <w:fldChar w:fldCharType="end"/>
      </w:r>
      <w:r w:rsidRPr="008A7774">
        <w:t xml:space="preserve">: </w:t>
      </w:r>
      <w:r w:rsidR="00681A67" w:rsidRPr="008A7774">
        <w:t xml:space="preserve">based on the structures of </w:t>
      </w:r>
      <w:r w:rsidR="004878A6" w:rsidRPr="008A7774">
        <w:t xml:space="preserve">the </w:t>
      </w:r>
      <w:r w:rsidR="00681A67" w:rsidRPr="008A7774">
        <w:t xml:space="preserve">analytes generated from SMILES strings. </w:t>
      </w:r>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7F029FBD" w:rsidR="0056090D" w:rsidRPr="001254DF" w:rsidRDefault="0056090D" w:rsidP="00E86063">
      <w:pPr>
        <w:pStyle w:val="Nagwek2"/>
        <w:rPr>
          <w:b w:val="0"/>
          <w:bCs w:val="0"/>
        </w:rPr>
      </w:pPr>
      <w:r w:rsidRPr="00E86063">
        <w:rPr>
          <w:b w:val="0"/>
          <w:bCs w:val="0"/>
        </w:rPr>
        <w:t xml:space="preserve">The logarithm </w:t>
      </w:r>
      <w:r w:rsidRPr="001254DF">
        <w:rPr>
          <w:b w:val="0"/>
          <w:bCs w:val="0"/>
        </w:rPr>
        <w:t>of retention factor (</w:t>
      </w:r>
      <w:r w:rsidR="00F929FB" w:rsidRPr="001254DF">
        <w:rPr>
          <w:b w:val="0"/>
          <w:bCs w:val="0"/>
          <w:i/>
          <w:iCs/>
        </w:rPr>
        <w:t>log</w:t>
      </w:r>
      <w:r w:rsidR="0036171A">
        <w:rPr>
          <w:rFonts w:hint="eastAsia"/>
          <w:b w:val="0"/>
          <w:bCs w:val="0"/>
          <w:i/>
          <w:iCs/>
        </w:rPr>
        <w:t> </w:t>
      </w:r>
      <w:proofErr w:type="spellStart"/>
      <w:r w:rsidR="00F929FB" w:rsidRPr="001254DF">
        <w:rPr>
          <w:b w:val="0"/>
          <w:bCs w:val="0"/>
          <w:i/>
          <w:iCs/>
        </w:rPr>
        <w:t>k</w:t>
      </w:r>
      <w:r w:rsidR="00F929FB" w:rsidRPr="001254DF">
        <w:rPr>
          <w:b w:val="0"/>
          <w:bCs w:val="0"/>
          <w:i/>
          <w:iCs/>
          <w:vertAlign w:val="subscript"/>
        </w:rPr>
        <w:t>i,j</w:t>
      </w:r>
      <w:proofErr w:type="spellEnd"/>
      <w:r w:rsidRPr="001254DF">
        <w:rPr>
          <w:b w:val="0"/>
          <w:bCs w:val="0"/>
        </w:rPr>
        <w:t>) was modeled using the Neue model</w:t>
      </w:r>
      <w:r w:rsidR="003268F4" w:rsidRPr="001254DF">
        <w:rPr>
          <w:b w:val="0"/>
          <w:bCs w:val="0"/>
        </w:rPr>
        <w:t>:</w:t>
      </w:r>
      <w:r w:rsidR="008A7774" w:rsidRPr="001254DF">
        <w:rPr>
          <w:b w:val="0"/>
          <w:bCs w:val="0"/>
        </w:rPr>
        <w:fldChar w:fldCharType="begin"/>
      </w:r>
      <w:r w:rsidR="004679FA" w:rsidRPr="001254DF">
        <w:rPr>
          <w:b w:val="0"/>
          <w:bCs w:val="0"/>
        </w:rPr>
        <w:instrText xml:space="preserve"> ADDIN ZOTERO_ITEM CSL_CITATION {"citationID":"8OSZ7ynD","properties":{"formattedCitation":"\\super 7\\nosupersub{}","plainCitation":"7","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1254DF">
        <w:rPr>
          <w:b w:val="0"/>
          <w:bCs w:val="0"/>
        </w:rPr>
        <w:fldChar w:fldCharType="separate"/>
      </w:r>
      <w:r w:rsidR="004679FA" w:rsidRPr="001254DF">
        <w:rPr>
          <w:b w:val="0"/>
          <w:bCs w:val="0"/>
          <w:szCs w:val="24"/>
          <w:vertAlign w:val="superscript"/>
        </w:rPr>
        <w:t>7</w:t>
      </w:r>
      <w:r w:rsidR="008A7774" w:rsidRPr="001254DF">
        <w:rPr>
          <w:b w:val="0"/>
          <w:bCs w:val="0"/>
        </w:rPr>
        <w:fldChar w:fldCharType="end"/>
      </w:r>
    </w:p>
    <w:p w14:paraId="60850A69" w14:textId="548FD03F" w:rsidR="0056090D" w:rsidRPr="0036171A" w:rsidRDefault="0036171A" w:rsidP="00E86063">
      <w:pPr>
        <w:pStyle w:val="Nagwek2"/>
        <w:rPr>
          <w:b w:val="0"/>
          <w:bCs w:val="0"/>
        </w:rPr>
      </w:pPr>
      <m:oMathPara>
        <m:oMath>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logk</m:t>
              </m:r>
            </m:e>
            <m:sub>
              <m:r>
                <w:rPr>
                  <w:rFonts w:ascii="Cambria Math" w:hAnsi="Cambria Math"/>
                </w:rPr>
                <m:t>w</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m:t>
                      </m:r>
                    </m:sub>
                  </m:sSub>
                </m:e>
              </m:d>
              <m:r>
                <m:rPr>
                  <m:sty m:val="p"/>
                </m:rPr>
                <w:rPr>
                  <w:rFonts w:ascii="Cambria Math" w:hAnsi="Cambria Math"/>
                </w:rPr>
                <m:t>∙</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num>
            <m:den>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e>
              </m:d>
            </m:den>
          </m:f>
        </m:oMath>
      </m:oMathPara>
    </w:p>
    <w:p w14:paraId="6AED435F" w14:textId="763ECCB1" w:rsidR="0056090D" w:rsidRPr="008478FA" w:rsidRDefault="0056090D" w:rsidP="00E86063">
      <w:pPr>
        <w:pStyle w:val="Nagwek2"/>
        <w:rPr>
          <w:b w:val="0"/>
          <w:bCs w:val="0"/>
        </w:rPr>
      </w:pPr>
      <w:r w:rsidRPr="0036171A">
        <w:rPr>
          <w:b w:val="0"/>
          <w:bCs w:val="0"/>
        </w:rPr>
        <w:t xml:space="preserve">where </w:t>
      </w:r>
      <w:r w:rsidRPr="0036171A">
        <w:rPr>
          <w:b w:val="0"/>
          <w:bCs w:val="0"/>
          <w:i/>
          <w:iCs/>
        </w:rPr>
        <w:t>j</w:t>
      </w:r>
      <w:r w:rsidRPr="0036171A">
        <w:rPr>
          <w:b w:val="0"/>
          <w:bCs w:val="0"/>
        </w:rPr>
        <w:t xml:space="preserve"> denotes observation, </w:t>
      </w:r>
      <w:proofErr w:type="spellStart"/>
      <w:r w:rsidRPr="0036171A">
        <w:rPr>
          <w:b w:val="0"/>
          <w:bCs w:val="0"/>
          <w:i/>
          <w:iCs/>
        </w:rPr>
        <w:t>i</w:t>
      </w:r>
      <w:proofErr w:type="spellEnd"/>
      <w:r w:rsidRPr="0036171A">
        <w:rPr>
          <w:b w:val="0"/>
          <w:bCs w:val="0"/>
        </w:rPr>
        <w:t xml:space="preserve"> denotes analyte,</w:t>
      </w:r>
      <w:r w:rsidR="00F929FB" w:rsidRPr="0036171A">
        <w:rPr>
          <w:b w:val="0"/>
          <w:bCs w:val="0"/>
        </w:rPr>
        <w:t xml:space="preserve">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36171A">
        <w:rPr>
          <w:b w:val="0"/>
          <w:bCs w:val="0"/>
        </w:rPr>
        <w:t xml:space="preserve">represents the logarithm of retention factors extrapolated to 0% of organic modifier content,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oMath>
      <w:r w:rsidRPr="0036171A">
        <w:rPr>
          <w:b w:val="0"/>
          <w:bCs w:val="0"/>
        </w:rPr>
        <w:t xml:space="preserve"> and </w:t>
      </w:r>
      <m:oMath>
        <m:sSub>
          <m:sSubPr>
            <m:ctrlPr>
              <w:rPr>
                <w:rFonts w:ascii="Cambria Math" w:hAnsi="Cambria Math"/>
                <w:b w:val="0"/>
                <w:bCs w:val="0"/>
                <w:i/>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Pr="0036171A">
        <w:rPr>
          <w:b w:val="0"/>
          <w:bCs w:val="0"/>
        </w:rPr>
        <w:t xml:space="preserve">are the slopes in the Neue equation. In this parametrization of the Neue equation,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36171A">
        <w:rPr>
          <w:b w:val="0"/>
          <w:bCs w:val="0"/>
        </w:rPr>
        <w:t>reflects the difference between logarithms of retention factors corresponding to water (0% organic</w:t>
      </w:r>
      <w:r w:rsidRPr="008478FA">
        <w:rPr>
          <w:b w:val="0"/>
          <w:bCs w:val="0"/>
        </w:rPr>
        <w:t xml:space="preserve"> modifier) and 100% organic modifier content as eluents.</w:t>
      </w:r>
    </w:p>
    <w:p w14:paraId="2B3E7C90" w14:textId="77777777" w:rsidR="0056090D" w:rsidRPr="00240336" w:rsidRDefault="0056090D" w:rsidP="00E86063">
      <w:pPr>
        <w:pStyle w:val="Nagwek2"/>
        <w:rPr>
          <w:b w:val="0"/>
          <w:bCs w:val="0"/>
        </w:rPr>
      </w:pPr>
      <w:r w:rsidRPr="008478FA">
        <w:rPr>
          <w:b w:val="0"/>
          <w:bCs w:val="0"/>
        </w:rPr>
        <w:t xml:space="preserve">The </w:t>
      </w:r>
      <w:r w:rsidRPr="00240336">
        <w:rPr>
          <w:b w:val="0"/>
          <w:bCs w:val="0"/>
        </w:rPr>
        <w:t>statistical model has the following hierarchical structure:</w:t>
      </w:r>
    </w:p>
    <w:p w14:paraId="173D6D44" w14:textId="7F54201E" w:rsidR="0056090D" w:rsidRPr="0036171A" w:rsidRDefault="0036171A" w:rsidP="00E86063">
      <w:pPr>
        <w:pStyle w:val="Nagwek2"/>
        <w:rPr>
          <w:rFonts w:ascii="Cambria Math" w:hAnsi="Cambria Math"/>
          <w:oMath/>
        </w:rPr>
      </w:pPr>
      <m:oMathPara>
        <m:oMath>
          <m:r>
            <w:rPr>
              <w:rFonts w:ascii="Cambria Math" w:hAnsi="Cambria Math"/>
            </w:rPr>
            <m:t>logkob</m:t>
          </m:r>
          <m:sSub>
            <m:sSubPr>
              <m:ctrlPr>
                <w:rPr>
                  <w:rFonts w:ascii="Cambria Math" w:hAnsi="Cambria Math"/>
                  <w:b w:val="0"/>
                  <w:bCs w:val="0"/>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Studen</m:t>
          </m:r>
          <m:sSub>
            <m:sSubPr>
              <m:ctrlPr>
                <w:rPr>
                  <w:rFonts w:ascii="Cambria Math" w:hAnsi="Cambria Math"/>
                  <w:b w:val="0"/>
                  <w:bCs w:val="0"/>
                </w:rPr>
              </m:ctrlPr>
            </m:sSubPr>
            <m:e>
              <m:r>
                <w:rPr>
                  <w:rFonts w:ascii="Cambria Math" w:hAnsi="Cambria Math"/>
                </w:rPr>
                <m:t>t</m:t>
              </m:r>
            </m:e>
            <m:sub>
              <m: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ν</m:t>
                  </m:r>
                </m:e>
                <m:sub>
                  <m:r>
                    <w:rPr>
                      <w:rFonts w:ascii="Cambria Math" w:hAnsi="Cambria Math"/>
                    </w:rPr>
                    <m:t>obs</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σ</m:t>
              </m:r>
            </m:e>
          </m:d>
        </m:oMath>
      </m:oMathPara>
    </w:p>
    <w:p w14:paraId="2A959216" w14:textId="248856AC" w:rsidR="0056090D" w:rsidRPr="0036171A" w:rsidRDefault="00677FEE"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β</m:t>
                  </m:r>
                </m:e>
                <m:sub>
                  <m:r>
                    <w:rPr>
                      <w:rFonts w:ascii="Cambria Math" w:hAnsi="Cambria Math"/>
                    </w:rPr>
                    <m:t>R</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P</m:t>
                  </m:r>
                </m:e>
                <m:sub>
                  <m:r>
                    <w:rPr>
                      <w:rFonts w:ascii="Cambria Math" w:hAnsi="Cambria Math"/>
                    </w:rPr>
                    <m:t>i</m:t>
                  </m:r>
                </m:sub>
              </m:sSub>
              <m:r>
                <m:rPr>
                  <m:sty m:val="p"/>
                </m:rPr>
                <w:rPr>
                  <w:rFonts w:ascii="Cambria Math" w:hAnsi="Cambria Math"/>
                </w:rPr>
                <m:t>-2.2)+</m:t>
              </m:r>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1</m:t>
                  </m:r>
                </m:e>
                <m:sub>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2</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m:rPr>
                  <m:nor/>
                </m:rPr>
                <w:rPr>
                  <w:b w:val="0"/>
                  <w:bCs w:val="0"/>
                </w:rPr>
                <m:t>Ω</m:t>
              </m:r>
            </m:e>
          </m:d>
        </m:oMath>
      </m:oMathPara>
    </w:p>
    <w:p w14:paraId="47121B4D" w14:textId="2BCB8752" w:rsidR="0056090D" w:rsidRPr="0036171A" w:rsidRDefault="00677FEE"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r>
                <m:rPr>
                  <m:sty m:val="p"/>
                </m:rPr>
                <w:rPr>
                  <w:rFonts w:ascii="Cambria Math" w:hAnsi="Cambria Math"/>
                </w:rPr>
                <m:t>0,</m:t>
              </m:r>
              <m:sSub>
                <m:sSubPr>
                  <m:ctrlPr>
                    <w:rPr>
                      <w:rFonts w:ascii="Cambria Math" w:hAnsi="Cambria Math"/>
                      <w:b w:val="0"/>
                      <w:bCs w:val="0"/>
                    </w:rPr>
                  </m:ctrlPr>
                </m:sSubPr>
                <m:e>
                  <m:r>
                    <m:rPr>
                      <m:sty m:val="p"/>
                    </m:rPr>
                    <w:rPr>
                      <w:rFonts w:ascii="Cambria Math" w:hAnsi="Cambria Math"/>
                    </w:rPr>
                    <m:t>κ1</m:t>
                  </m:r>
                </m:e>
                <m:sub>
                  <m:r>
                    <w:rPr>
                      <w:rFonts w:ascii="Cambria Math" w:hAnsi="Cambria Math"/>
                    </w:rPr>
                    <m:t>R,</m:t>
                  </m:r>
                </m:sub>
              </m:sSub>
            </m:e>
          </m:d>
        </m:oMath>
      </m:oMathPara>
    </w:p>
    <w:p w14:paraId="1CAE337D" w14:textId="4BF48AE8" w:rsidR="0056090D" w:rsidRPr="0036171A" w:rsidRDefault="00677FEE"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d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κ2</m:t>
                  </m:r>
                </m:e>
                <m:sub>
                  <m:r>
                    <w:rPr>
                      <w:rFonts w:ascii="Cambria Math" w:hAnsi="Cambria Math"/>
                    </w:rPr>
                    <m:t>R</m:t>
                  </m:r>
                </m:sub>
              </m:sSub>
            </m:e>
          </m:d>
        </m:oMath>
      </m:oMathPara>
    </w:p>
    <w:p w14:paraId="4FC7BB34" w14:textId="6BE32761" w:rsidR="0056090D" w:rsidRPr="008478FA" w:rsidRDefault="0056090D" w:rsidP="00E86063">
      <w:pPr>
        <w:pStyle w:val="Nagwek2"/>
        <w:rPr>
          <w:b w:val="0"/>
          <w:bCs w:val="0"/>
        </w:rPr>
      </w:pPr>
      <w:r w:rsidRPr="0036171A">
        <w:rPr>
          <w:b w:val="0"/>
          <w:bCs w:val="0"/>
        </w:rPr>
        <w:lastRenderedPageBreak/>
        <w:t xml:space="preserve">where </w:t>
      </w:r>
      <w:r w:rsidR="00F929FB" w:rsidRPr="0036171A">
        <w:rPr>
          <w:b w:val="0"/>
          <w:bCs w:val="0"/>
          <w:i/>
          <w:iCs/>
        </w:rPr>
        <w:t>R</w:t>
      </w:r>
      <w:r w:rsidR="00F929FB" w:rsidRPr="0036171A">
        <w:rPr>
          <w:b w:val="0"/>
          <w:bCs w:val="0"/>
          <w:i/>
          <w:iCs/>
          <w:vertAlign w:val="subscript"/>
        </w:rPr>
        <w:t>i</w:t>
      </w:r>
      <w:r w:rsidR="00F929FB" w:rsidRPr="0036171A">
        <w:rPr>
          <w:b w:val="0"/>
          <w:bCs w:val="0"/>
        </w:rPr>
        <w:t xml:space="preserve"> =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m:t>
        </m:r>
        <m:sSub>
          <m:sSubPr>
            <m:ctrlPr>
              <w:rPr>
                <w:rFonts w:ascii="Cambria Math" w:hAnsi="Cambria Math"/>
                <w:b w:val="0"/>
                <w:bCs w:val="0"/>
                <w:i/>
              </w:rPr>
            </m:ctrlPr>
          </m:sSubPr>
          <m:e>
            <m:r>
              <w:rPr>
                <w:rFonts w:ascii="Cambria Math" w:hAnsi="Cambria Math"/>
              </w:rPr>
              <m:t xml:space="preserve"> S</m:t>
            </m:r>
          </m:e>
          <m:sub>
            <m:r>
              <w:rPr>
                <w:rFonts w:ascii="Cambria Math" w:hAnsi="Cambria Math"/>
              </w:rPr>
              <m:t>1,i</m:t>
            </m:r>
          </m:sub>
        </m:sSub>
      </m:oMath>
      <w:r w:rsidR="00F929FB" w:rsidRPr="0036171A">
        <w:rPr>
          <w:b w:val="0"/>
          <w:bCs w:val="0"/>
        </w:rPr>
        <w:t>)</w:t>
      </w:r>
      <w:r w:rsidRPr="0036171A">
        <w:rPr>
          <w:b w:val="0"/>
          <w:bCs w:val="0"/>
        </w:rPr>
        <w:t xml:space="preserve"> is a vector of analyte-specific parameters, </w:t>
      </w:r>
      <m:oMath>
        <m:r>
          <w:rPr>
            <w:rFonts w:ascii="Cambria Math" w:hAnsi="Cambria Math"/>
          </w:rPr>
          <m:t>log</m:t>
        </m:r>
        <m:sSub>
          <m:sSubPr>
            <m:ctrlPr>
              <w:rPr>
                <w:rFonts w:ascii="Cambria Math" w:hAnsi="Cambria Math"/>
                <w:b w:val="0"/>
                <w:bCs w:val="0"/>
                <w:i/>
              </w:rPr>
            </m:ctrlPr>
          </m:sSubPr>
          <m:e>
            <m:r>
              <w:rPr>
                <w:rFonts w:ascii="Cambria Math" w:hAnsi="Cambria Math"/>
              </w:rPr>
              <m:t>k</m:t>
            </m:r>
          </m:e>
          <m:sub>
            <m:r>
              <w:rPr>
                <w:rFonts w:ascii="Cambria Math" w:hAnsi="Cambria Math"/>
              </w:rPr>
              <m:t>i,j</m:t>
            </m:r>
          </m:sub>
        </m:sSub>
      </m:oMath>
      <w:r w:rsidRPr="0036171A">
        <w:rPr>
          <w:b w:val="0"/>
          <w:bCs w:val="0"/>
        </w:rPr>
        <w:t xml:space="preserve"> corresponds</w:t>
      </w:r>
      <w:r w:rsidRPr="008478FA">
        <w:rPr>
          <w:b w:val="0"/>
          <w:bCs w:val="0"/>
        </w:rPr>
        <w:t xml:space="preserve"> to the Neue equation above, MN denotes a matrix normal distribution, </w:t>
      </w:r>
      <w:proofErr w:type="spellStart"/>
      <w:r w:rsidRPr="008478FA">
        <w:rPr>
          <w:rFonts w:hint="eastAsia"/>
          <w:b w:val="0"/>
          <w:bCs w:val="0"/>
          <w:i/>
          <w:iCs/>
        </w:rPr>
        <w:t>θ</w:t>
      </w:r>
      <w:r w:rsidRPr="008478FA">
        <w:rPr>
          <w:b w:val="0"/>
          <w:bCs w:val="0"/>
          <w:i/>
          <w:iCs/>
          <w:vertAlign w:val="subscript"/>
        </w:rPr>
        <w:t>R</w:t>
      </w:r>
      <w:proofErr w:type="spellEnd"/>
      <w:r w:rsidRPr="008478FA">
        <w:rPr>
          <w:b w:val="0"/>
          <w:bCs w:val="0"/>
        </w:rPr>
        <w:t xml:space="preserve"> is a vector of typical values of </w:t>
      </w:r>
      <w:r w:rsidR="00F929FB" w:rsidRPr="008478FA">
        <w:rPr>
          <w:b w:val="0"/>
          <w:bCs w:val="0"/>
          <w:i/>
          <w:iCs/>
        </w:rPr>
        <w:t>R</w:t>
      </w:r>
      <w:r w:rsidRPr="008478FA">
        <w:rPr>
          <w:b w:val="0"/>
          <w:bCs w:val="0"/>
          <w:i/>
          <w:iCs/>
          <w:vertAlign w:val="subscript"/>
        </w:rPr>
        <w:t>i</w:t>
      </w:r>
      <w:r w:rsidR="00796AFC" w:rsidRPr="008478FA">
        <w:rPr>
          <w:b w:val="0"/>
          <w:bCs w:val="0"/>
          <w:i/>
          <w:iCs/>
          <w:vertAlign w:val="subscript"/>
        </w:rPr>
        <w:t xml:space="preserve"> </w:t>
      </w:r>
      <w:r w:rsidR="00796AFC" w:rsidRPr="008478FA">
        <w:rPr>
          <w:b w:val="0"/>
          <w:bCs w:val="0"/>
        </w:rPr>
        <w:t>(</w:t>
      </w:r>
      <w:proofErr w:type="spellStart"/>
      <w:r w:rsidR="00796AFC" w:rsidRPr="008478FA">
        <w:rPr>
          <w:rFonts w:hint="eastAsia"/>
          <w:b w:val="0"/>
          <w:bCs w:val="0"/>
          <w:i/>
          <w:iCs/>
        </w:rPr>
        <w:t>θ</w:t>
      </w:r>
      <w:r w:rsidR="00796AFC" w:rsidRPr="008478FA">
        <w:rPr>
          <w:b w:val="0"/>
          <w:bCs w:val="0"/>
          <w:i/>
          <w:iCs/>
          <w:vertAlign w:val="subscript"/>
        </w:rPr>
        <w:t>logkw</w:t>
      </w:r>
      <w:proofErr w:type="spellEnd"/>
      <w:r w:rsidR="00796AFC" w:rsidRPr="008478FA">
        <w:rPr>
          <w:b w:val="0"/>
          <w:bCs w:val="0"/>
          <w:i/>
          <w:iCs/>
          <w:vertAlign w:val="subscript"/>
        </w:rPr>
        <w:t xml:space="preserve">, </w:t>
      </w:r>
      <w:r w:rsidR="00796AFC" w:rsidRPr="008478FA">
        <w:rPr>
          <w:rFonts w:hint="eastAsia"/>
          <w:b w:val="0"/>
          <w:bCs w:val="0"/>
          <w:i/>
          <w:iCs/>
        </w:rPr>
        <w:t>θ</w:t>
      </w:r>
      <w:r w:rsidR="00796AFC" w:rsidRPr="008478FA">
        <w:rPr>
          <w:b w:val="0"/>
          <w:bCs w:val="0"/>
          <w:i/>
          <w:iCs/>
          <w:vertAlign w:val="subscript"/>
        </w:rPr>
        <w:t>S1</w:t>
      </w:r>
      <w:r w:rsidR="00796AFC" w:rsidRPr="008478FA">
        <w:rPr>
          <w:b w:val="0"/>
          <w:bCs w:val="0"/>
        </w:rPr>
        <w:t>)</w:t>
      </w:r>
      <w:r w:rsidRPr="008478FA">
        <w:rPr>
          <w:b w:val="0"/>
          <w:bCs w:val="0"/>
        </w:rPr>
        <w:t xml:space="preserve">, </w:t>
      </w:r>
      <w:proofErr w:type="spellStart"/>
      <w:r w:rsidR="007329C0" w:rsidRPr="008478FA">
        <w:rPr>
          <w:rFonts w:hint="eastAsia"/>
          <w:b w:val="0"/>
          <w:bCs w:val="0"/>
          <w:i/>
          <w:iCs/>
        </w:rPr>
        <w:t>θ</w:t>
      </w:r>
      <w:r w:rsidR="00915E83">
        <w:rPr>
          <w:b w:val="0"/>
          <w:bCs w:val="0"/>
          <w:i/>
          <w:iCs/>
          <w:vertAlign w:val="subscript"/>
        </w:rPr>
        <w:t>dR</w:t>
      </w:r>
      <w:proofErr w:type="spellEnd"/>
      <w:r w:rsidR="007329C0" w:rsidRPr="008478FA">
        <w:rPr>
          <w:b w:val="0"/>
          <w:bCs w:val="0"/>
        </w:rPr>
        <w:t xml:space="preserve"> is a vector of typical values </w:t>
      </w:r>
      <w:r w:rsidR="007329C0">
        <w:rPr>
          <w:b w:val="0"/>
          <w:bCs w:val="0"/>
        </w:rPr>
        <w:t xml:space="preserve">for </w:t>
      </w:r>
      <w:r w:rsidR="00915E83">
        <w:rPr>
          <w:b w:val="0"/>
          <w:bCs w:val="0"/>
        </w:rPr>
        <w:t>dissociation effects</w:t>
      </w:r>
      <w:r w:rsidR="007329C0">
        <w:rPr>
          <w:b w:val="0"/>
          <w:bCs w:val="0"/>
        </w:rPr>
        <w:t xml:space="preserve"> </w:t>
      </w:r>
      <w:r w:rsidR="007329C0" w:rsidRPr="008478FA">
        <w:rPr>
          <w:b w:val="0"/>
          <w:bCs w:val="0"/>
        </w:rPr>
        <w:t>(</w:t>
      </w:r>
      <w:proofErr w:type="spellStart"/>
      <w:r w:rsidR="007329C0" w:rsidRPr="008478FA">
        <w:rPr>
          <w:rFonts w:hint="eastAsia"/>
          <w:b w:val="0"/>
          <w:bCs w:val="0"/>
          <w:i/>
          <w:iCs/>
        </w:rPr>
        <w:t>θ</w:t>
      </w:r>
      <w:r w:rsidR="007329C0">
        <w:rPr>
          <w:b w:val="0"/>
          <w:bCs w:val="0"/>
          <w:i/>
          <w:iCs/>
          <w:vertAlign w:val="subscript"/>
        </w:rPr>
        <w:t>d</w:t>
      </w:r>
      <w:r w:rsidR="007329C0" w:rsidRPr="008478FA">
        <w:rPr>
          <w:b w:val="0"/>
          <w:bCs w:val="0"/>
          <w:i/>
          <w:iCs/>
          <w:vertAlign w:val="subscript"/>
        </w:rPr>
        <w:t>ogkw</w:t>
      </w:r>
      <w:proofErr w:type="spellEnd"/>
      <w:r w:rsidR="007329C0" w:rsidRPr="008478FA">
        <w:rPr>
          <w:b w:val="0"/>
          <w:bCs w:val="0"/>
          <w:i/>
          <w:iCs/>
          <w:vertAlign w:val="subscript"/>
        </w:rPr>
        <w:t xml:space="preserve">, </w:t>
      </w:r>
      <w:r w:rsidR="007329C0" w:rsidRPr="008478FA">
        <w:rPr>
          <w:rFonts w:hint="eastAsia"/>
          <w:b w:val="0"/>
          <w:bCs w:val="0"/>
          <w:i/>
          <w:iCs/>
        </w:rPr>
        <w:t>θ</w:t>
      </w:r>
      <w:r w:rsidR="007329C0">
        <w:rPr>
          <w:b w:val="0"/>
          <w:bCs w:val="0"/>
          <w:i/>
          <w:iCs/>
          <w:vertAlign w:val="subscript"/>
        </w:rPr>
        <w:t>dS</w:t>
      </w:r>
      <w:r w:rsidR="007329C0" w:rsidRPr="008478FA">
        <w:rPr>
          <w:b w:val="0"/>
          <w:bCs w:val="0"/>
          <w:i/>
          <w:iCs/>
          <w:vertAlign w:val="subscript"/>
        </w:rPr>
        <w:t>1</w:t>
      </w:r>
      <w:r w:rsidR="007329C0" w:rsidRPr="008478FA">
        <w:rPr>
          <w:b w:val="0"/>
          <w:bCs w:val="0"/>
        </w:rPr>
        <w:t>)</w:t>
      </w:r>
      <w:r w:rsidR="007329C0">
        <w:rPr>
          <w:b w:val="0"/>
          <w:bCs w:val="0"/>
        </w:rPr>
        <w:t xml:space="preserve">, </w:t>
      </w:r>
      <w:r w:rsidRPr="008478FA">
        <w:rPr>
          <w:rFonts w:hint="eastAsia"/>
          <w:b w:val="0"/>
          <w:bCs w:val="0"/>
          <w:i/>
          <w:iCs/>
        </w:rPr>
        <w:t>β</w:t>
      </w:r>
      <w:r w:rsidR="003268F4" w:rsidRPr="008478FA">
        <w:rPr>
          <w:b w:val="0"/>
          <w:bCs w:val="0"/>
          <w:i/>
          <w:iCs/>
          <w:vertAlign w:val="subscript"/>
        </w:rPr>
        <w:t>R</w:t>
      </w:r>
      <w:r w:rsidRPr="008478FA">
        <w:rPr>
          <w:b w:val="0"/>
          <w:bCs w:val="0"/>
        </w:rPr>
        <w:t xml:space="preserve"> is a vector of slopes with respect to </w:t>
      </w:r>
      <w:proofErr w:type="spellStart"/>
      <w:r w:rsidRPr="008478FA">
        <w:rPr>
          <w:b w:val="0"/>
          <w:bCs w:val="0"/>
          <w:i/>
          <w:iCs/>
        </w:rPr>
        <w:t>logP</w:t>
      </w:r>
      <w:r w:rsidRPr="008478FA">
        <w:rPr>
          <w:b w:val="0"/>
          <w:bCs w:val="0"/>
          <w:i/>
          <w:iCs/>
          <w:vertAlign w:val="subscript"/>
        </w:rPr>
        <w:t>i</w:t>
      </w:r>
      <w:proofErr w:type="spellEnd"/>
      <w:r w:rsidRPr="008478FA">
        <w:rPr>
          <w:b w:val="0"/>
          <w:bCs w:val="0"/>
        </w:rPr>
        <w:t xml:space="preserve">, </w:t>
      </w:r>
      <w:r w:rsidRPr="008478FA">
        <w:rPr>
          <w:rFonts w:hint="eastAsia"/>
          <w:b w:val="0"/>
          <w:bCs w:val="0"/>
        </w:rPr>
        <w:t>π</w:t>
      </w:r>
      <w:r w:rsidR="00796AFC" w:rsidRPr="008478FA">
        <w:rPr>
          <w:b w:val="0"/>
          <w:bCs w:val="0"/>
        </w:rPr>
        <w:t>1</w:t>
      </w:r>
      <w:r w:rsidR="003268F4" w:rsidRPr="008478FA">
        <w:rPr>
          <w:b w:val="0"/>
          <w:bCs w:val="0"/>
          <w:vertAlign w:val="subscript"/>
        </w:rPr>
        <w:t>R</w:t>
      </w:r>
      <w:r w:rsidRPr="008478FA">
        <w:rPr>
          <w:b w:val="0"/>
          <w:bCs w:val="0"/>
        </w:rPr>
        <w:t xml:space="preserve"> and </w:t>
      </w:r>
      <w:r w:rsidRPr="008478FA">
        <w:rPr>
          <w:rFonts w:hint="eastAsia"/>
          <w:b w:val="0"/>
          <w:bCs w:val="0"/>
        </w:rPr>
        <w:t>π</w:t>
      </w:r>
      <w:r w:rsidR="00796AFC" w:rsidRPr="008478FA">
        <w:rPr>
          <w:b w:val="0"/>
          <w:bCs w:val="0"/>
        </w:rPr>
        <w:t>2</w:t>
      </w:r>
      <w:r w:rsidR="003268F4" w:rsidRPr="008478FA">
        <w:rPr>
          <w:b w:val="0"/>
          <w:bCs w:val="0"/>
          <w:vertAlign w:val="subscript"/>
        </w:rPr>
        <w:t>R</w:t>
      </w:r>
      <w:r w:rsidRPr="008478FA">
        <w:rPr>
          <w:b w:val="0"/>
          <w:bCs w:val="0"/>
        </w:rPr>
        <w:t xml:space="preserve"> are vectors of slopes related to non-dissociated (</w:t>
      </w:r>
      <w:r w:rsidR="00796AFC" w:rsidRPr="003978A1">
        <w:rPr>
          <w:b w:val="0"/>
          <w:bCs w:val="0"/>
          <w:i/>
          <w:iCs/>
        </w:rPr>
        <w:t>X1</w:t>
      </w:r>
      <w:r w:rsidRPr="008478FA">
        <w:rPr>
          <w:b w:val="0"/>
          <w:bCs w:val="0"/>
        </w:rPr>
        <w:t>) and dissociated (</w:t>
      </w:r>
      <w:r w:rsidR="00796AFC" w:rsidRPr="008478FA">
        <w:rPr>
          <w:b w:val="0"/>
          <w:bCs w:val="0"/>
          <w:i/>
          <w:iCs/>
        </w:rPr>
        <w:t>X2</w:t>
      </w:r>
      <w:r w:rsidRPr="008478FA">
        <w:rPr>
          <w:b w:val="0"/>
          <w:bCs w:val="0"/>
        </w:rPr>
        <w:t>) functional groups</w:t>
      </w:r>
      <w:r w:rsidR="008A7774" w:rsidRPr="008478FA">
        <w:rPr>
          <w:b w:val="0"/>
          <w:bCs w:val="0"/>
        </w:rPr>
        <w:t xml:space="preserve"> at the pH experiments were </w:t>
      </w:r>
      <w:r w:rsidR="008A7774" w:rsidRPr="00240336">
        <w:rPr>
          <w:b w:val="0"/>
          <w:bCs w:val="0"/>
        </w:rPr>
        <w:t>conducted.</w:t>
      </w:r>
      <w:r w:rsidR="00796AFC" w:rsidRPr="00240336">
        <w:rPr>
          <w:b w:val="0"/>
          <w:bCs w:val="0"/>
        </w:rPr>
        <w:t xml:space="preserve"> S2 parameter was assumed identical for all the analytes (</w:t>
      </w:r>
      <w:r w:rsidR="00796AFC" w:rsidRPr="00D16F63">
        <w:rPr>
          <w:b w:val="0"/>
          <w:bCs w:val="0"/>
          <w:i/>
          <w:iCs/>
        </w:rPr>
        <w:t>S</w:t>
      </w:r>
      <w:r w:rsidR="00796AFC" w:rsidRPr="00D16F63">
        <w:rPr>
          <w:b w:val="0"/>
          <w:bCs w:val="0"/>
          <w:i/>
          <w:iCs/>
          <w:vertAlign w:val="subscript"/>
        </w:rPr>
        <w:t>2</w:t>
      </w:r>
      <w:r w:rsidR="00796AFC" w:rsidRPr="00240336">
        <w:rPr>
          <w:b w:val="0"/>
          <w:bCs w:val="0"/>
        </w:rPr>
        <w:t xml:space="preserve"> = </w:t>
      </w:r>
      <m:oMath>
        <m:sSub>
          <m:sSubPr>
            <m:ctrlPr>
              <w:rPr>
                <w:rFonts w:ascii="Cambria Math" w:hAnsi="Cambria Math"/>
                <w:b w:val="0"/>
                <w:bCs w:val="0"/>
              </w:rPr>
            </m:ctrlPr>
          </m:sSubPr>
          <m:e>
            <m:r>
              <m:rPr>
                <m:sty m:val="p"/>
              </m:rPr>
              <w:rPr>
                <w:rFonts w:ascii="Cambria Math" w:hAnsi="Cambria Math"/>
              </w:rPr>
              <m:t>θ</m:t>
            </m:r>
          </m:e>
          <m:sub>
            <m:r>
              <w:rPr>
                <w:rFonts w:ascii="Cambria Math" w:hAnsi="Cambria Math"/>
              </w:rPr>
              <m:t>S2</m:t>
            </m:r>
          </m:sub>
        </m:sSub>
        <m:r>
          <w:rPr>
            <w:rFonts w:ascii="Cambria Math" w:hAnsi="Cambria Math"/>
          </w:rPr>
          <m:t>)</m:t>
        </m:r>
      </m:oMath>
      <w:r w:rsidR="00796AFC" w:rsidRPr="0036171A">
        <w:rPr>
          <w:b w:val="0"/>
          <w:bCs w:val="0"/>
        </w:rPr>
        <w:t>.</w:t>
      </w:r>
      <w:r w:rsidR="00796AFC" w:rsidRPr="00D47FE9">
        <w:rPr>
          <w:b w:val="0"/>
          <w:bCs w:val="0"/>
        </w:rPr>
        <w:t xml:space="preserve"> </w:t>
      </w:r>
    </w:p>
    <w:p w14:paraId="1EA50CD5" w14:textId="7895DD91" w:rsidR="0056090D" w:rsidRPr="00240336" w:rsidRDefault="0056090D" w:rsidP="00E86063">
      <w:pPr>
        <w:pStyle w:val="Nagwek2"/>
        <w:rPr>
          <w:b w:val="0"/>
          <w:bCs w:val="0"/>
        </w:rPr>
      </w:pPr>
      <w:r w:rsidRPr="008478FA">
        <w:rPr>
          <w:b w:val="0"/>
          <w:bCs w:val="0"/>
          <w:i/>
          <w:iCs/>
        </w:rPr>
        <w:t>K</w:t>
      </w:r>
      <w:r w:rsidRPr="008478FA">
        <w:rPr>
          <w:b w:val="0"/>
          <w:bCs w:val="0"/>
        </w:rPr>
        <w:t xml:space="preserve"> and </w:t>
      </w:r>
      <m:oMath>
        <m:r>
          <m:rPr>
            <m:nor/>
          </m:rPr>
          <w:rPr>
            <w:rFonts w:ascii="Cambria Math" w:hAnsi="Cambria Math"/>
            <w:b w:val="0"/>
            <w:bCs w:val="0"/>
          </w:rPr>
          <m:t>Ω</m:t>
        </m:r>
      </m:oMath>
      <w:r w:rsidRPr="008478FA">
        <w:rPr>
          <w:b w:val="0"/>
          <w:bCs w:val="0"/>
        </w:rPr>
        <w:t xml:space="preserve"> </w:t>
      </w:r>
      <w:r w:rsidRPr="00240336">
        <w:rPr>
          <w:b w:val="0"/>
          <w:bCs w:val="0"/>
        </w:rPr>
        <w:t>are the scale matrices for the row and column covariance structures, decomposed as:</w:t>
      </w:r>
    </w:p>
    <w:p w14:paraId="3CEA19BA" w14:textId="59526544" w:rsidR="0056090D" w:rsidRPr="0036171A" w:rsidRDefault="00F929FB" w:rsidP="00E86063">
      <w:pPr>
        <w:pStyle w:val="Nagwek2"/>
        <w:rPr>
          <w:rFonts w:ascii="Cambria Math" w:hAnsi="Cambria Math"/>
          <w:oMath/>
        </w:rPr>
      </w:pPr>
      <m:oMathPara>
        <m:oMath>
          <m:r>
            <m:rPr>
              <m:nor/>
            </m:rPr>
            <w:rPr>
              <w:b w:val="0"/>
              <w:bCs w:val="0"/>
            </w:rPr>
            <m:t>Ω</m:t>
          </m:r>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r>
            <m:rPr>
              <m:sty m:val="p"/>
            </m:rPr>
            <w:rPr>
              <w:rFonts w:ascii="Cambria Math" w:hAnsi="Cambria Math"/>
            </w:rPr>
            <m:t>*</m:t>
          </m:r>
          <m:r>
            <w:rPr>
              <w:rFonts w:ascii="Cambria Math" w:hAnsi="Cambria Math"/>
            </w:rPr>
            <m:t>L</m:t>
          </m:r>
          <m:sSup>
            <m:sSupPr>
              <m:ctrlPr>
                <w:rPr>
                  <w:rFonts w:ascii="Cambria Math" w:hAnsi="Cambria Math"/>
                  <w:b w:val="0"/>
                  <w:bCs w:val="0"/>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oMath>
      </m:oMathPara>
    </w:p>
    <w:p w14:paraId="51759CC7" w14:textId="0F1A13A5" w:rsidR="0056090D" w:rsidRPr="0036171A" w:rsidRDefault="0036171A" w:rsidP="00E86063">
      <w:pPr>
        <w:pStyle w:val="Nagwek2"/>
        <w:rPr>
          <w:rFonts w:ascii="Cambria Math" w:hAnsi="Cambria Math"/>
          <w:oMath/>
        </w:rPr>
      </w:pPr>
      <m:oMathPara>
        <m:oMath>
          <m:r>
            <w:rPr>
              <w:rFonts w:ascii="Cambria Math" w:hAnsi="Cambria Math"/>
            </w:rPr>
            <m:t>K</m:t>
          </m:r>
          <m:r>
            <m:rPr>
              <m:sty m:val="p"/>
            </m:rPr>
            <w:rPr>
              <w:rFonts w:ascii="Cambria Math" w:hAnsi="Cambria Math"/>
            </w:rPr>
            <m:t>=2*α*</m:t>
          </m:r>
          <m:d>
            <m:dPr>
              <m:ctrlPr>
                <w:rPr>
                  <w:rFonts w:ascii="Cambria Math" w:hAnsi="Cambria Math"/>
                  <w:b w:val="0"/>
                  <w:bCs w:val="0"/>
                </w:rPr>
              </m:ctrlPr>
            </m:dPr>
            <m:e>
              <m:r>
                <w:rPr>
                  <w:rFonts w:ascii="Cambria Math" w:hAnsi="Cambria Math"/>
                </w:rPr>
                <m:t>S</m:t>
              </m:r>
              <m:r>
                <m:rPr>
                  <m:sty m:val="p"/>
                </m:rPr>
                <w:rPr>
                  <w:rFonts w:ascii="Cambria Math" w:hAnsi="Cambria Math"/>
                </w:rPr>
                <m:t>-0.5</m:t>
              </m:r>
            </m:e>
          </m:d>
          <m:r>
            <m:rPr>
              <m:sty m:val="p"/>
            </m:rPr>
            <w:rPr>
              <w:rFonts w:ascii="Cambria Math" w:hAnsi="Cambria Math"/>
            </w:rPr>
            <m:t>+</m:t>
          </m:r>
          <m:d>
            <m:dPr>
              <m:ctrlPr>
                <w:rPr>
                  <w:rFonts w:ascii="Cambria Math" w:hAnsi="Cambria Math"/>
                  <w:b w:val="0"/>
                  <w:bCs w:val="0"/>
                </w:rPr>
              </m:ctrlPr>
            </m:dPr>
            <m:e>
              <m:r>
                <m:rPr>
                  <m:sty m:val="p"/>
                </m:rPr>
                <w:rPr>
                  <w:rFonts w:ascii="Cambria Math" w:hAnsi="Cambria Math"/>
                </w:rPr>
                <m:t>1-α</m:t>
              </m:r>
            </m:e>
          </m:d>
          <m:r>
            <m:rPr>
              <m:sty m:val="p"/>
            </m:rPr>
            <w:rPr>
              <w:rFonts w:ascii="Cambria Math" w:hAnsi="Cambria Math"/>
            </w:rPr>
            <m:t>*</m:t>
          </m:r>
          <m:r>
            <w:rPr>
              <w:rFonts w:ascii="Cambria Math" w:hAnsi="Cambria Math"/>
            </w:rPr>
            <m:t>I</m:t>
          </m:r>
        </m:oMath>
      </m:oMathPara>
    </w:p>
    <w:p w14:paraId="75AB69A6" w14:textId="6608FDC5" w:rsidR="001254DF" w:rsidRDefault="0056090D" w:rsidP="00796AFC">
      <w:pPr>
        <w:pStyle w:val="Nagwek2"/>
        <w:rPr>
          <w:b w:val="0"/>
          <w:bCs w:val="0"/>
        </w:rPr>
      </w:pPr>
      <w:r w:rsidRPr="00240336">
        <w:rPr>
          <w:b w:val="0"/>
          <w:bCs w:val="0"/>
        </w:rPr>
        <w:t xml:space="preserve">where </w:t>
      </w:r>
      <w:r w:rsidRPr="00240336">
        <w:rPr>
          <w:b w:val="0"/>
          <w:bCs w:val="0"/>
          <w:i/>
          <w:iCs/>
        </w:rPr>
        <w:t>LL'</w:t>
      </w:r>
      <w:r w:rsidRPr="00240336">
        <w:rPr>
          <w:b w:val="0"/>
          <w:bCs w:val="0"/>
        </w:rPr>
        <w:t xml:space="preserve"> is a correlation matrix, </w:t>
      </w:r>
      <w:r w:rsidRPr="00240336">
        <w:rPr>
          <w:rFonts w:hint="eastAsia"/>
          <w:b w:val="0"/>
          <w:bCs w:val="0"/>
          <w:i/>
          <w:iCs/>
        </w:rPr>
        <w:t>ω</w:t>
      </w:r>
      <w:r w:rsidRPr="00240336">
        <w:rPr>
          <w:b w:val="0"/>
          <w:bCs w:val="0"/>
        </w:rPr>
        <w:t xml:space="preserve"> is a vector of</w:t>
      </w:r>
      <w:r w:rsidRPr="00E86063">
        <w:rPr>
          <w:b w:val="0"/>
          <w:bCs w:val="0"/>
        </w:rPr>
        <w:t xml:space="preserve"> standard deviations across analytes, </w:t>
      </w:r>
      <w:r w:rsidRPr="00E86063">
        <w:rPr>
          <w:b w:val="0"/>
          <w:bCs w:val="0"/>
          <w:i/>
          <w:iCs/>
        </w:rPr>
        <w:t>S</w:t>
      </w:r>
      <w:r w:rsidRPr="00E86063">
        <w:rPr>
          <w:b w:val="0"/>
          <w:bCs w:val="0"/>
        </w:rPr>
        <w:t xml:space="preserve"> is a similarity matrix, and </w:t>
      </w:r>
      <w:r w:rsidRPr="00E86063">
        <w:rPr>
          <w:b w:val="0"/>
          <w:bCs w:val="0"/>
          <w:i/>
          <w:iCs/>
        </w:rPr>
        <w:t>I</w:t>
      </w:r>
      <w:r w:rsidRPr="00E86063">
        <w:rPr>
          <w:b w:val="0"/>
          <w:bCs w:val="0"/>
        </w:rPr>
        <w:t xml:space="preserve"> is the identity matrix. The similarity matrix was simplified by setting </w:t>
      </w:r>
      <w:r w:rsidRPr="003978A1">
        <w:rPr>
          <w:b w:val="0"/>
          <w:bCs w:val="0"/>
          <w:i/>
          <w:iCs/>
        </w:rPr>
        <w:t xml:space="preserve">S </w:t>
      </w:r>
      <w:r w:rsidRPr="00E86063">
        <w:rPr>
          <w:b w:val="0"/>
          <w:bCs w:val="0"/>
        </w:rPr>
        <w:t xml:space="preserve">= 0 for S &lt; 0.5, treating those analytes as uncorrelated, and scaling values </w:t>
      </w:r>
      <w:r w:rsidRPr="003978A1">
        <w:rPr>
          <w:b w:val="0"/>
          <w:bCs w:val="0"/>
          <w:i/>
          <w:iCs/>
        </w:rPr>
        <w:t>S</w:t>
      </w:r>
      <w:r w:rsidRPr="00E86063">
        <w:rPr>
          <w:b w:val="0"/>
          <w:bCs w:val="0"/>
        </w:rPr>
        <w:t xml:space="preserve"> ≥ 0.5 by </w:t>
      </w:r>
      <w:r w:rsidRPr="00E86063">
        <w:rPr>
          <w:rFonts w:hint="eastAsia"/>
          <w:b w:val="0"/>
          <w:bCs w:val="0"/>
        </w:rPr>
        <w:t>α</w:t>
      </w:r>
      <w:r w:rsidRPr="00E86063">
        <w:rPr>
          <w:b w:val="0"/>
          <w:bCs w:val="0"/>
        </w:rPr>
        <w:t xml:space="preserve"> using the above formula.</w:t>
      </w:r>
      <w:r w:rsidR="001254DF">
        <w:rPr>
          <w:b w:val="0"/>
          <w:bCs w:val="0"/>
        </w:rPr>
        <w:t xml:space="preserve"> Value of 0.5 was </w:t>
      </w:r>
      <w:r w:rsidR="007329C0">
        <w:rPr>
          <w:b w:val="0"/>
          <w:bCs w:val="0"/>
        </w:rPr>
        <w:t>selected arbitrary as a similarity cut-off.</w:t>
      </w:r>
    </w:p>
    <w:p w14:paraId="7EC9CB27" w14:textId="22CB8B4A" w:rsidR="00796AFC" w:rsidRDefault="00796AFC" w:rsidP="00796AFC">
      <w:pPr>
        <w:pStyle w:val="Nagwek2"/>
        <w:rPr>
          <w:b w:val="0"/>
          <w:bCs w:val="0"/>
        </w:rPr>
      </w:pPr>
      <w:r w:rsidRPr="00E86063">
        <w:rPr>
          <w:b w:val="0"/>
          <w:bCs w:val="0"/>
        </w:rPr>
        <w:t xml:space="preserve">Parameters </w:t>
      </w:r>
      <w:proofErr w:type="spellStart"/>
      <w:r w:rsidRPr="00E86063">
        <w:rPr>
          <w:rFonts w:hint="eastAsia"/>
          <w:b w:val="0"/>
          <w:bCs w:val="0"/>
          <w:i/>
          <w:iCs/>
        </w:rPr>
        <w:t>ν</w:t>
      </w:r>
      <w:r w:rsidRPr="00E86063">
        <w:rPr>
          <w:b w:val="0"/>
          <w:bCs w:val="0"/>
          <w:i/>
          <w:iCs/>
          <w:vertAlign w:val="subscript"/>
        </w:rPr>
        <w:t>obs</w:t>
      </w:r>
      <w:proofErr w:type="spellEnd"/>
      <w:r w:rsidR="00C152F0" w:rsidRPr="00C152F0">
        <w:t>=</w:t>
      </w:r>
      <w:r w:rsidR="00C152F0" w:rsidRPr="007329C0">
        <w:rPr>
          <w:b w:val="0"/>
          <w:bCs w:val="0"/>
        </w:rPr>
        <w:t>7</w:t>
      </w:r>
      <w:r w:rsidRPr="00E86063">
        <w:rPr>
          <w:b w:val="0"/>
          <w:bCs w:val="0"/>
        </w:rPr>
        <w:t xml:space="preserve"> and </w:t>
      </w:r>
      <w:r w:rsidRPr="00E86063">
        <w:rPr>
          <w:rFonts w:hint="eastAsia"/>
          <w:b w:val="0"/>
          <w:bCs w:val="0"/>
        </w:rPr>
        <w:t>σ</w:t>
      </w:r>
      <w:r w:rsidRPr="00E86063">
        <w:rPr>
          <w:b w:val="0"/>
          <w:bCs w:val="0"/>
        </w:rPr>
        <w:t xml:space="preserve"> denote the normality and scale of residuals, respectively.</w:t>
      </w:r>
      <w:r w:rsidRPr="00796AFC">
        <w:rPr>
          <w:b w:val="0"/>
          <w:bCs w:val="0"/>
        </w:rPr>
        <w:t xml:space="preserve"> </w:t>
      </w:r>
    </w:p>
    <w:p w14:paraId="444B2974" w14:textId="5DBB58E6" w:rsidR="00796AFC" w:rsidRDefault="00796AFC" w:rsidP="00796AFC">
      <w:pPr>
        <w:pStyle w:val="Nagwek2"/>
        <w:rPr>
          <w:b w:val="0"/>
          <w:bCs w:val="0"/>
        </w:rPr>
      </w:pPr>
      <w:r w:rsidRPr="00E86063">
        <w:rPr>
          <w:b w:val="0"/>
          <w:bCs w:val="0"/>
        </w:rPr>
        <w:t>MN distribution models random matrices using a mean matrix and two covariance matrices</w:t>
      </w:r>
      <w:r w:rsidR="001254DF">
        <w:rPr>
          <w:b w:val="0"/>
          <w:bCs w:val="0"/>
        </w:rPr>
        <w:t xml:space="preserve">: </w:t>
      </w:r>
      <w:proofErr w:type="spellStart"/>
      <w:r w:rsidR="001254DF">
        <w:rPr>
          <w:b w:val="0"/>
          <w:bCs w:val="0"/>
        </w:rPr>
        <w:t>i</w:t>
      </w:r>
      <w:proofErr w:type="spellEnd"/>
      <w:r w:rsidR="001254DF">
        <w:rPr>
          <w:b w:val="0"/>
          <w:bCs w:val="0"/>
        </w:rPr>
        <w:t>)</w:t>
      </w:r>
      <w:r w:rsidRPr="00E86063">
        <w:rPr>
          <w:b w:val="0"/>
          <w:bCs w:val="0"/>
        </w:rPr>
        <w:t xml:space="preserve"> one for rows (analytes) and </w:t>
      </w:r>
      <w:r w:rsidR="001254DF">
        <w:rPr>
          <w:b w:val="0"/>
          <w:bCs w:val="0"/>
        </w:rPr>
        <w:t xml:space="preserve">ii) </w:t>
      </w:r>
      <w:r w:rsidRPr="00E86063">
        <w:rPr>
          <w:b w:val="0"/>
          <w:bCs w:val="0"/>
        </w:rPr>
        <w:t>one for columns (</w:t>
      </w:r>
      <w:r>
        <w:rPr>
          <w:b w:val="0"/>
          <w:bCs w:val="0"/>
        </w:rPr>
        <w:t>for</w:t>
      </w:r>
      <w:r w:rsidRPr="00E86063">
        <w:rPr>
          <w:b w:val="0"/>
          <w:bCs w:val="0"/>
        </w:rPr>
        <w:t xml:space="preserve"> </w:t>
      </w:r>
      <w:r w:rsidRPr="00E86063">
        <w:rPr>
          <w:b w:val="0"/>
          <w:bCs w:val="0"/>
          <w:i/>
          <w:iCs/>
        </w:rPr>
        <w:t>log</w:t>
      </w:r>
      <w:r w:rsidR="003978A1">
        <w:rPr>
          <w:rFonts w:hint="eastAsia"/>
          <w:b w:val="0"/>
          <w:bCs w:val="0"/>
          <w:i/>
          <w:iCs/>
        </w:rPr>
        <w:t> </w:t>
      </w:r>
      <w:r w:rsidRPr="00E86063">
        <w:rPr>
          <w:b w:val="0"/>
          <w:bCs w:val="0"/>
          <w:i/>
          <w:iCs/>
        </w:rPr>
        <w:t>k</w:t>
      </w:r>
      <w:r w:rsidRPr="00E86063">
        <w:rPr>
          <w:b w:val="0"/>
          <w:bCs w:val="0"/>
          <w:i/>
          <w:iCs/>
          <w:vertAlign w:val="subscript"/>
        </w:rPr>
        <w:t>w</w:t>
      </w:r>
      <w:r w:rsidRPr="00E86063">
        <w:rPr>
          <w:b w:val="0"/>
          <w:bCs w:val="0"/>
        </w:rPr>
        <w:t xml:space="preserve"> and </w:t>
      </w:r>
      <w:r w:rsidRPr="00796AFC">
        <w:rPr>
          <w:b w:val="0"/>
          <w:bCs w:val="0"/>
          <w:i/>
          <w:iCs/>
        </w:rPr>
        <w:t>S</w:t>
      </w:r>
      <w:r w:rsidRPr="00796AFC">
        <w:rPr>
          <w:b w:val="0"/>
          <w:bCs w:val="0"/>
          <w:i/>
          <w:iCs/>
          <w:vertAlign w:val="subscript"/>
        </w:rPr>
        <w:t>1</w:t>
      </w:r>
      <w:r w:rsidRPr="00E86063">
        <w:rPr>
          <w:b w:val="0"/>
          <w:bCs w:val="0"/>
        </w:rPr>
        <w:t xml:space="preserve">). These covariance matrices K (row) and </w:t>
      </w:r>
      <w:r w:rsidRPr="00E86063">
        <w:rPr>
          <w:rFonts w:hint="eastAsia"/>
          <w:b w:val="0"/>
          <w:bCs w:val="0"/>
        </w:rPr>
        <w:t>Ω</w:t>
      </w:r>
      <w:r w:rsidRPr="00E86063">
        <w:rPr>
          <w:b w:val="0"/>
          <w:bCs w:val="0"/>
        </w:rPr>
        <w:t xml:space="preserve"> (column) describe dependencies across analytes and between parameters, respectively. The row covariance K is </w:t>
      </w:r>
      <w:r>
        <w:rPr>
          <w:b w:val="0"/>
          <w:bCs w:val="0"/>
        </w:rPr>
        <w:t>correlated with</w:t>
      </w:r>
      <w:r w:rsidRPr="00E86063">
        <w:rPr>
          <w:b w:val="0"/>
          <w:bCs w:val="0"/>
        </w:rPr>
        <w:t xml:space="preserve"> analyte similarity.</w:t>
      </w:r>
    </w:p>
    <w:p w14:paraId="1F6E52ED" w14:textId="77777777" w:rsidR="00681A67" w:rsidRPr="009D6785" w:rsidRDefault="00681A67" w:rsidP="00E86063">
      <w:pPr>
        <w:pStyle w:val="Nagwek2"/>
      </w:pPr>
      <w:r w:rsidRPr="009D6785">
        <w:t>Priors</w:t>
      </w:r>
    </w:p>
    <w:p w14:paraId="312043B1" w14:textId="61FC94CD" w:rsidR="009D6785" w:rsidRPr="009D6785" w:rsidRDefault="00681A67" w:rsidP="00E86063">
      <w:pPr>
        <w:pStyle w:val="TAMainText"/>
      </w:pPr>
      <w:r w:rsidRPr="009D6785">
        <w:t xml:space="preserve">The Bayesian model requires specification of priors that </w:t>
      </w:r>
      <w:r w:rsidR="007D28FC" w:rsidRPr="009D6785">
        <w:t xml:space="preserve">allow </w:t>
      </w:r>
      <w:r w:rsidR="00C37A99" w:rsidRPr="009D6785">
        <w:t>incorporation of</w:t>
      </w:r>
      <w:r w:rsidR="007D28FC" w:rsidRPr="009D6785">
        <w:t xml:space="preserve"> domain expertise into inferences</w:t>
      </w:r>
      <w:r w:rsidRPr="009D6785">
        <w:t xml:space="preserve">. </w:t>
      </w:r>
      <w:r w:rsidR="00411B27" w:rsidRPr="009D6785">
        <w:t>In this</w:t>
      </w:r>
      <w:r w:rsidR="00B41D6A" w:rsidRPr="009D6785">
        <w:t xml:space="preserve"> study</w:t>
      </w:r>
      <w:r w:rsidR="0099459B" w:rsidRPr="009D6785">
        <w:t>,</w:t>
      </w:r>
      <w:r w:rsidR="00411B27" w:rsidRPr="009D6785">
        <w:t xml:space="preserve"> </w:t>
      </w:r>
      <w:r w:rsidR="007329C0">
        <w:t xml:space="preserve">a fairly uninformative </w:t>
      </w:r>
      <w:r w:rsidR="00411B27" w:rsidRPr="009D6785">
        <w:t>p</w:t>
      </w:r>
      <w:r w:rsidR="00DD75C0" w:rsidRPr="009D6785">
        <w:t>riors</w:t>
      </w:r>
      <w:r w:rsidR="007329C0">
        <w:t xml:space="preserve"> were selected.</w:t>
      </w:r>
    </w:p>
    <w:p w14:paraId="4D4489BA" w14:textId="4EF06633"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oMath>
      </m:oMathPara>
    </w:p>
    <w:p w14:paraId="59647917" w14:textId="511A1218" w:rsidR="009D6785" w:rsidRPr="00350F5F" w:rsidRDefault="00677FEE" w:rsidP="00E86063">
      <w:pPr>
        <w:pStyle w:val="TAMainText"/>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3BAFECC9" w14:textId="758793E1" w:rsidR="00350F5F" w:rsidRPr="009D6785" w:rsidRDefault="00677FEE" w:rsidP="00350F5F">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oMath>
      </m:oMathPara>
    </w:p>
    <w:p w14:paraId="7034FBE1" w14:textId="6D972916" w:rsidR="00350F5F"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0D45C60B" w14:textId="24B921D2"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oMath>
      </m:oMathPara>
    </w:p>
    <w:p w14:paraId="48CB3D82" w14:textId="2C1BA42F"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3BCEF7E1" w:rsidR="009D6785" w:rsidRPr="009D6785" w:rsidRDefault="00677FEE"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30BC1E9C"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p"/>
            </m:rPr>
            <w:rPr>
              <w:rFonts w:ascii="Cambria Math" w:hAnsi="Cambria Math" w:hint="eastAsia"/>
              <w:lang w:val="pl-PL"/>
            </w:rPr>
            <m:t>×</m:t>
          </m:r>
          <m:sSub>
            <m:sSubPr>
              <m:ctrlPr>
                <w:rPr>
                  <w:rFonts w:ascii="Cambria Math" w:hAnsi="Cambria Math"/>
                  <w:lang w:val="pl-PL"/>
                </w:rPr>
              </m:ctrlPr>
            </m:sSubPr>
            <m:e>
              <m:r>
                <m:rPr>
                  <m:sty m:val="p"/>
                </m:rPr>
                <w:rPr>
                  <w:rFonts w:ascii="Cambria Math" w:hAnsi="Cambria Math"/>
                  <w:lang w:val="pl-PL"/>
                </w:rPr>
                <m:t>∏</m:t>
              </m:r>
            </m:e>
            <m:sub>
              <m:r>
                <w:rPr>
                  <w:rFonts w:ascii="Cambria Math" w:hAnsi="Cambria Math"/>
                  <w:lang w:val="pl-PL"/>
                </w:rPr>
                <m:t>u</m:t>
              </m:r>
            </m:sub>
          </m:sSub>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3DE0B506" w14:textId="2AE85FF1" w:rsidR="008A7774" w:rsidRPr="008A7774" w:rsidRDefault="00E12B84" w:rsidP="00E86063">
      <w:pPr>
        <w:pStyle w:val="TAMainText"/>
        <w:rPr>
          <w:rFonts w:ascii="Cambria Math" w:hAnsi="Cambria Math"/>
          <w:oMath/>
        </w:rPr>
      </w:pPr>
      <w:r>
        <w:t>LN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t xml:space="preserve">and </w:t>
      </w:r>
      <w:r w:rsidR="008A7774" w:rsidRPr="008A7774">
        <w:t>LKJ(2) ensure that the density is uniform over correlation matrices of order 2 and u denotes the unique lower triangular elements of correlation matrix</w:t>
      </w:r>
    </w:p>
    <w:p w14:paraId="764D73B9" w14:textId="77777777" w:rsidR="00681A67" w:rsidRPr="008A7774" w:rsidRDefault="00681A67" w:rsidP="00E86063">
      <w:pPr>
        <w:pStyle w:val="Nagwek2"/>
      </w:pPr>
      <w:r w:rsidRPr="008A7774">
        <w:t>Bayesian Inference</w:t>
      </w:r>
    </w:p>
    <w:p w14:paraId="145D837C" w14:textId="3C279EA5"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4679FA">
        <w:instrText xml:space="preserve"> ADDIN ZOTERO_ITEM CSL_CITATION {"citationID":"NG1Oh44P","properties":{"formattedCitation":"\\super 8\\nosupersub{}","plainCitation":"8","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4679FA" w:rsidRPr="004679FA">
        <w:rPr>
          <w:szCs w:val="24"/>
          <w:vertAlign w:val="superscript"/>
        </w:rPr>
        <w:t>8</w:t>
      </w:r>
      <w:r w:rsidR="008A7774">
        <w:fldChar w:fldCharType="end"/>
      </w:r>
      <w:r w:rsidR="008A7774">
        <w:t xml:space="preserve"> </w:t>
      </w:r>
      <w:r w:rsidRPr="008A7774">
        <w:t>software linked with Rstudio</w:t>
      </w:r>
      <w:r w:rsidR="008A7774">
        <w:fldChar w:fldCharType="begin"/>
      </w:r>
      <w:r w:rsidR="004679FA">
        <w:instrText xml:space="preserve"> ADDIN ZOTERO_ITEM CSL_CITATION {"citationID":"ew2rFNv1","properties":{"formattedCitation":"\\super 9\\nosupersub{}","plainCitation":"9","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4679FA" w:rsidRPr="004679FA">
        <w:rPr>
          <w:szCs w:val="24"/>
          <w:vertAlign w:val="superscript"/>
        </w:rPr>
        <w:t>9</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t>
      </w:r>
      <w:r w:rsidRPr="008A7774">
        <w:t xml:space="preserve">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27A7E1AA"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4A54D734"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3A3132AD" w14:textId="08A75312" w:rsidR="001C7C6D" w:rsidRDefault="00681A67" w:rsidP="001C7C6D">
      <w:pPr>
        <w:pStyle w:val="TAMainText"/>
      </w:pPr>
      <w:r w:rsidRPr="008A7774">
        <w:rPr>
          <w:b/>
        </w:rPr>
        <w:t>Predictions.</w:t>
      </w:r>
      <w:r w:rsidR="00AD3413" w:rsidRPr="008A7774">
        <w:rPr>
          <w:b/>
        </w:rPr>
        <w:t xml:space="preserve"> </w:t>
      </w:r>
      <w:r w:rsidR="001C7C6D">
        <w:t>The applicability of the proposed model was demonstrated by predicting the retention of an analyte conditional on the retention of structurally similar compounds. To evaluate its performance, a standard cross-validation procedure was employed. Analytes were first grouped based on correlation using community detection (</w:t>
      </w:r>
      <w:proofErr w:type="spellStart"/>
      <w:r w:rsidR="001C7C6D">
        <w:t>cluster_louvain</w:t>
      </w:r>
      <w:proofErr w:type="spellEnd"/>
      <w:r w:rsidR="001C7C6D">
        <w:t xml:space="preserve">()$membership), resulting in clusters of correlated compounds. Cross-validation folds were constructed so that, for each held-out analyte, at least one similar (i.e., correlated) analyte remained in the training set. Analytes that did not belong to any correlated group (i.e., </w:t>
      </w:r>
      <w:proofErr w:type="spellStart"/>
      <w:r w:rsidR="001C7C6D">
        <w:t>unclustered</w:t>
      </w:r>
      <w:proofErr w:type="spellEnd"/>
      <w:r w:rsidR="001C7C6D">
        <w:t xml:space="preserve"> analytes) were always included in the training (held-in) set.</w:t>
      </w:r>
    </w:p>
    <w:p w14:paraId="0EC33B47" w14:textId="162A9FD3" w:rsidR="001C7C6D" w:rsidRPr="008A7774" w:rsidRDefault="001C7C6D" w:rsidP="00E86063">
      <w:pPr>
        <w:pStyle w:val="TAMainText"/>
      </w:pPr>
      <w:r>
        <w:t>A similar cross-validation strategy was used to assess predictive uncertainty under the assumption that a single observation is available for each held-out analyte. This reflects a realistic scenario where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5BE0E4EE" w:rsidR="0017275F" w:rsidRPr="007329C0" w:rsidRDefault="00B73148" w:rsidP="00D46423">
      <w:r w:rsidRPr="007329C0">
        <w:t>In this</w:t>
      </w:r>
      <w:r w:rsidR="00B41D6A" w:rsidRPr="007329C0">
        <w:t xml:space="preserve"> study</w:t>
      </w:r>
      <w:r w:rsidRPr="007329C0">
        <w:t xml:space="preserve">, we </w:t>
      </w:r>
      <w:r w:rsidR="00260E14" w:rsidRPr="007329C0">
        <w:t>used a simple multilevel model that aligns with our previous efforts to model chromatographic data using this approach</w:t>
      </w:r>
      <w:r w:rsidR="00260E14" w:rsidRPr="007329C0">
        <w:fldChar w:fldCharType="begin"/>
      </w:r>
      <w:r w:rsidR="00260E14" w:rsidRPr="007329C0">
        <w:instrText xml:space="preserve"> ADDIN ZOTERO_ITEM CSL_CITATION {"citationID":"Fx8yM6ih","properties":{"formattedCitation":"\\super 2,10\\uc0\\u8211{}13\\nosupersub{}","plainCitation":"2,10</w:instrText>
      </w:r>
      <w:r w:rsidR="00260E14" w:rsidRPr="007329C0">
        <w:rPr>
          <w:rFonts w:hint="eastAsia"/>
        </w:rPr>
        <w:instrText>–</w:instrText>
      </w:r>
      <w:r w:rsidR="00260E14" w:rsidRPr="007329C0">
        <w:instrText>13","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260E14" w:rsidRPr="007329C0">
        <w:rPr>
          <w:rFonts w:hint="eastAsia"/>
        </w:rPr>
        <w:instrText>Ł</w:instrText>
      </w:r>
      <w:r w:rsidR="00260E14" w:rsidRPr="007329C0">
        <w:instrText>ukasz"},{"family":"Wiczling","given":"Pawe</w:instrText>
      </w:r>
      <w:r w:rsidR="00260E14" w:rsidRPr="007329C0">
        <w:rPr>
          <w:rFonts w:hint="eastAsia"/>
        </w:rPr>
        <w:instrText>ł</w:instrText>
      </w:r>
      <w:r w:rsidR="00260E14" w:rsidRPr="007329C0">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260E14" w:rsidRPr="007329C0">
        <w:rPr>
          <w:rFonts w:hint="eastAsia"/>
        </w:rPr>
        <w:instrText>ł</w:instrText>
      </w:r>
      <w:r w:rsidR="00260E14" w:rsidRPr="007329C0">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260E14" w:rsidRPr="007329C0">
        <w:rPr>
          <w:rFonts w:hint="eastAsia"/>
        </w:rPr>
        <w:instrText>ł</w:instrText>
      </w:r>
      <w:r w:rsidR="00260E14" w:rsidRPr="007329C0">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260E14" w:rsidRPr="007329C0">
        <w:rPr>
          <w:rFonts w:hint="eastAsia"/>
        </w:rPr>
        <w:instrText>Ł</w:instrText>
      </w:r>
      <w:r w:rsidR="00260E14" w:rsidRPr="007329C0">
        <w:instrText>ukasz"},{"family":"Jacyna","given":"Julia"},{"family":"Struck-Lewicka","given":"Wiktoria"},{"family":"Markuszewski","given":"Micha</w:instrText>
      </w:r>
      <w:r w:rsidR="00260E14" w:rsidRPr="007329C0">
        <w:rPr>
          <w:rFonts w:hint="eastAsia"/>
        </w:rPr>
        <w:instrText>ł</w:instrText>
      </w:r>
      <w:r w:rsidR="00260E14" w:rsidRPr="007329C0">
        <w:instrText xml:space="preserve"> J."},{"family":"Wiczling","given":"Pawe</w:instrText>
      </w:r>
      <w:r w:rsidR="00260E14" w:rsidRPr="007329C0">
        <w:rPr>
          <w:rFonts w:hint="eastAsia"/>
        </w:rPr>
        <w:instrText>ł</w:instrText>
      </w:r>
      <w:r w:rsidR="00260E14" w:rsidRPr="007329C0">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260E14" w:rsidRPr="007329C0">
        <w:rPr>
          <w:rFonts w:hint="eastAsia"/>
        </w:rPr>
        <w:instrText>Ł</w:instrText>
      </w:r>
      <w:r w:rsidR="00260E14" w:rsidRPr="007329C0">
        <w:instrText>ukasz"},{"family":"Kaliszan","given":"Roman"},{"family":"Wiczling","given":"Pawe</w:instrText>
      </w:r>
      <w:r w:rsidR="00260E14" w:rsidRPr="007329C0">
        <w:rPr>
          <w:rFonts w:hint="eastAsia"/>
        </w:rPr>
        <w:instrText>ł</w:instrText>
      </w:r>
      <w:r w:rsidR="00260E14" w:rsidRPr="007329C0">
        <w:instrText xml:space="preserve">"}],"issued":{"date-parts":[["2018",11,20]]}}}],"schema":"https://github.com/citation-style-language/schema/raw/master/csl-citation.json"} </w:instrText>
      </w:r>
      <w:r w:rsidR="00260E14" w:rsidRPr="007329C0">
        <w:fldChar w:fldCharType="separate"/>
      </w:r>
      <w:r w:rsidR="00260E14" w:rsidRPr="007329C0">
        <w:rPr>
          <w:szCs w:val="24"/>
          <w:vertAlign w:val="superscript"/>
        </w:rPr>
        <w:t>2,10–13</w:t>
      </w:r>
      <w:r w:rsidR="00260E14" w:rsidRPr="007329C0">
        <w:fldChar w:fldCharType="end"/>
      </w:r>
      <w:r w:rsidR="00260E14" w:rsidRPr="007329C0">
        <w:t>.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7329C0" w:rsidRPr="007329C0">
        <w:t xml:space="preserve"> (</w:t>
      </w:r>
      <w:r w:rsidR="007329C0" w:rsidRPr="007329C0">
        <w:rPr>
          <w:i/>
          <w:iCs/>
        </w:rPr>
        <w:t>log</w:t>
      </w:r>
      <w:r w:rsidR="003978A1">
        <w:rPr>
          <w:rFonts w:hint="eastAsia"/>
          <w:i/>
          <w:iCs/>
        </w:rPr>
        <w:t> </w:t>
      </w:r>
      <w:r w:rsidR="007329C0" w:rsidRPr="007329C0">
        <w:rPr>
          <w:i/>
          <w:iCs/>
        </w:rPr>
        <w:t>P</w:t>
      </w:r>
      <w:r w:rsidR="007329C0" w:rsidRPr="007329C0">
        <w:t xml:space="preserve"> and functional groups for dissociated and non-dissociated)</w:t>
      </w:r>
      <w:r w:rsidR="007D1043" w:rsidRPr="007329C0">
        <w:t>, (</w:t>
      </w:r>
      <w:r w:rsidR="007D1043" w:rsidRPr="00141F4E">
        <w:rPr>
          <w:i/>
          <w:iCs/>
        </w:rPr>
        <w:t>iii</w:t>
      </w:r>
      <w:r w:rsidR="007D1043" w:rsidRPr="007329C0">
        <w:t>) a model for functional group effects (regression coefficients for functional group effects)</w:t>
      </w:r>
      <w:r w:rsidR="007329C0" w:rsidRPr="007329C0">
        <w:t xml:space="preserve">, and </w:t>
      </w:r>
      <w:r w:rsidR="00141F4E">
        <w:t>(</w:t>
      </w:r>
      <w:r w:rsidR="007329C0" w:rsidRPr="00141F4E">
        <w:rPr>
          <w:i/>
          <w:iCs/>
        </w:rPr>
        <w:t>iv</w:t>
      </w:r>
      <w:r w:rsidR="007329C0" w:rsidRPr="007329C0">
        <w:t xml:space="preserve">) a model between similarity matrix and row covariance of matrix normal distribution. </w:t>
      </w:r>
      <w:r w:rsidR="00240336">
        <w:t>The model was further supplement with prior information.</w:t>
      </w:r>
    </w:p>
    <w:p w14:paraId="17C14B50" w14:textId="0D7DCE69" w:rsidR="00B23B47" w:rsidRPr="005B7D7D" w:rsidRDefault="004D0F23" w:rsidP="00D46423">
      <w:r w:rsidRPr="005B7D7D">
        <w:t xml:space="preserve">The </w:t>
      </w:r>
      <w:r w:rsidR="007329C0">
        <w:t xml:space="preserve">key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7FBFC667" w14:textId="17D198E7" w:rsidR="00B2229E" w:rsidRDefault="00B2229E" w:rsidP="00B2229E">
      <w:r>
        <w:lastRenderedPageBreak/>
        <w:t xml:space="preserve">The typical estimates of the </w:t>
      </w:r>
      <w:r w:rsidRPr="002600CE">
        <w:rPr>
          <w:i/>
          <w:iCs/>
        </w:rPr>
        <w:t>log</w:t>
      </w:r>
      <w:r w:rsidR="003978A1">
        <w:rPr>
          <w:rFonts w:hint="eastAsia"/>
          <w:i/>
          <w:iCs/>
        </w:rPr>
        <w:t> </w:t>
      </w:r>
      <w:r w:rsidRPr="002600CE">
        <w:rPr>
          <w:i/>
          <w:iCs/>
        </w:rPr>
        <w:t>k</w:t>
      </w:r>
      <w:r w:rsidRPr="002600CE">
        <w:rPr>
          <w:i/>
          <w:iCs/>
          <w:vertAlign w:val="subscript"/>
        </w:rPr>
        <w:t>w</w:t>
      </w:r>
      <w:r>
        <w:t xml:space="preserve"> and </w:t>
      </w:r>
      <w:r w:rsidRPr="002600CE">
        <w:rPr>
          <w:i/>
          <w:iCs/>
        </w:rPr>
        <w:t>S</w:t>
      </w:r>
      <w:r w:rsidRPr="002600CE">
        <w:rPr>
          <w:i/>
          <w:iCs/>
          <w:vertAlign w:val="subscript"/>
        </w:rPr>
        <w:t>1</w:t>
      </w:r>
      <w:r>
        <w:t xml:space="preserve"> parameters for an analyte with </w:t>
      </w:r>
      <w:r w:rsidRPr="002600CE">
        <w:rPr>
          <w:i/>
          <w:iCs/>
        </w:rPr>
        <w:t>log</w:t>
      </w:r>
      <w:r w:rsidR="003978A1">
        <w:rPr>
          <w:rFonts w:hint="eastAsia"/>
          <w:i/>
          <w:iCs/>
        </w:rPr>
        <w:t> </w:t>
      </w:r>
      <w:r w:rsidRPr="002600CE">
        <w:rPr>
          <w:i/>
          <w:iCs/>
        </w:rPr>
        <w:t>P</w:t>
      </w:r>
      <w:r>
        <w:t xml:space="preserve"> = 2.2 and no functional groups are 3.05 and 3.67, respectively. The </w:t>
      </w:r>
      <w:r w:rsidRPr="002600CE">
        <w:rPr>
          <w:i/>
          <w:iCs/>
        </w:rPr>
        <w:t>S</w:t>
      </w:r>
      <w:r w:rsidRPr="002600CE">
        <w:rPr>
          <w:i/>
          <w:iCs/>
          <w:vertAlign w:val="subscript"/>
        </w:rPr>
        <w:t>2</w:t>
      </w:r>
      <w:r>
        <w:t xml:space="preserve"> parameter is relatively high, with a value of 2.90. The presence of a dissociated group decreases </w:t>
      </w:r>
      <w:r w:rsidRPr="002600CE">
        <w:rPr>
          <w:i/>
          <w:iCs/>
        </w:rPr>
        <w:t>log</w:t>
      </w:r>
      <w:r w:rsidR="003978A1">
        <w:rPr>
          <w:rFonts w:hint="eastAsia"/>
          <w:i/>
          <w:iCs/>
        </w:rPr>
        <w:t> </w:t>
      </w:r>
      <w:r w:rsidRPr="002600CE">
        <w:rPr>
          <w:i/>
          <w:iCs/>
        </w:rPr>
        <w:t>k</w:t>
      </w:r>
      <w:r w:rsidRPr="003978A1">
        <w:rPr>
          <w:i/>
          <w:iCs/>
          <w:vertAlign w:val="subscript"/>
        </w:rPr>
        <w:t>w</w:t>
      </w:r>
      <w:r>
        <w:t xml:space="preserve"> </w:t>
      </w:r>
      <w:r w:rsidR="00C74C47">
        <w:t xml:space="preserve">on average </w:t>
      </w:r>
      <w:r>
        <w:t xml:space="preserve">by 0.35 and increases </w:t>
      </w:r>
      <w:r w:rsidRPr="002600CE">
        <w:rPr>
          <w:i/>
          <w:iCs/>
        </w:rPr>
        <w:t>S</w:t>
      </w:r>
      <w:r w:rsidRPr="002600CE">
        <w:rPr>
          <w:i/>
          <w:iCs/>
          <w:vertAlign w:val="subscript"/>
        </w:rPr>
        <w:t>1</w:t>
      </w:r>
      <w:r>
        <w:t xml:space="preserve"> by 0.30, indicating a meaningful influence of ionization on these parameters.</w:t>
      </w:r>
      <w:r w:rsidR="00C74C47">
        <w:t xml:space="preserve"> </w:t>
      </w:r>
    </w:p>
    <w:p w14:paraId="4683133D" w14:textId="790766EB" w:rsidR="00B2229E" w:rsidRDefault="00B2229E" w:rsidP="00B2229E">
      <w:r>
        <w:t xml:space="preserve">The effect of </w:t>
      </w:r>
      <w:r w:rsidRPr="002600CE">
        <w:rPr>
          <w:i/>
          <w:iCs/>
        </w:rPr>
        <w:t>log P</w:t>
      </w:r>
      <w:r>
        <w:t xml:space="preserve"> is estimated at 0.86 for </w:t>
      </w:r>
      <w:r w:rsidRPr="002600CE">
        <w:rPr>
          <w:i/>
          <w:iCs/>
        </w:rPr>
        <w:t>log</w:t>
      </w:r>
      <w:r w:rsidR="003978A1">
        <w:rPr>
          <w:rFonts w:hint="eastAsia"/>
          <w:i/>
          <w:iCs/>
        </w:rPr>
        <w:t> </w:t>
      </w:r>
      <w:r w:rsidRPr="002600CE">
        <w:rPr>
          <w:i/>
          <w:iCs/>
        </w:rPr>
        <w:t>k</w:t>
      </w:r>
      <w:r w:rsidRPr="002600CE">
        <w:rPr>
          <w:i/>
          <w:iCs/>
          <w:vertAlign w:val="subscript"/>
        </w:rPr>
        <w:t>w</w:t>
      </w:r>
      <w:r>
        <w:t xml:space="preserve"> and 0.62 for </w:t>
      </w:r>
      <w:r w:rsidRPr="002600CE">
        <w:rPr>
          <w:i/>
          <w:iCs/>
        </w:rPr>
        <w:t>S</w:t>
      </w:r>
      <w:r w:rsidRPr="002600CE">
        <w:rPr>
          <w:i/>
          <w:iCs/>
          <w:vertAlign w:val="subscript"/>
        </w:rPr>
        <w:t>1</w:t>
      </w:r>
      <w:r>
        <w:t>, reflecting a strong contribution of hydrophobicity to both retention and polarity-related descriptors.</w:t>
      </w:r>
    </w:p>
    <w:p w14:paraId="40A3B34C" w14:textId="5CD88231" w:rsidR="004A4958" w:rsidRDefault="004A4958" w:rsidP="00B2229E">
      <w:r w:rsidRPr="004A4958">
        <w:t xml:space="preserve">Between-subject variability (BSV) was estimated at 1.41 for </w:t>
      </w:r>
      <w:r w:rsidRPr="003978A1">
        <w:rPr>
          <w:i/>
          <w:iCs/>
        </w:rPr>
        <w:t>log</w:t>
      </w:r>
      <w:r w:rsidR="003978A1">
        <w:rPr>
          <w:rFonts w:hint="eastAsia"/>
          <w:i/>
          <w:iCs/>
        </w:rPr>
        <w:t> </w:t>
      </w:r>
      <w:r w:rsidRPr="003978A1">
        <w:rPr>
          <w:i/>
          <w:iCs/>
        </w:rPr>
        <w:t>k</w:t>
      </w:r>
      <w:r w:rsidR="004D4A2B" w:rsidRPr="003978A1">
        <w:rPr>
          <w:i/>
          <w:iCs/>
          <w:vertAlign w:val="subscript"/>
        </w:rPr>
        <w:t>w</w:t>
      </w:r>
      <w:r w:rsidRPr="004A4958">
        <w:t xml:space="preserve"> and 1.13 for </w:t>
      </w:r>
      <w:r w:rsidRPr="003978A1">
        <w:rPr>
          <w:i/>
          <w:iCs/>
        </w:rPr>
        <w:t>S₁</w:t>
      </w:r>
      <w:r w:rsidRPr="004A4958">
        <w:t>, with a strong positive correlation of 0.88 between them</w:t>
      </w:r>
      <w:r w:rsidR="004D4A2B">
        <w:t xml:space="preserve">, </w:t>
      </w:r>
      <w:r w:rsidRPr="004A4958">
        <w:t xml:space="preserve">indicating substantial shared variability across analytes. The parameter </w:t>
      </w:r>
      <w:r w:rsidRPr="004D4A2B">
        <w:rPr>
          <w:rFonts w:ascii="Times New Roman" w:hAnsi="Times New Roman"/>
          <w:i/>
          <w:iCs/>
        </w:rPr>
        <w:t>ρ</w:t>
      </w:r>
      <w:r w:rsidRPr="004D4A2B">
        <w:rPr>
          <w:rFonts w:hint="eastAsia"/>
          <w:i/>
          <w:iCs/>
        </w:rPr>
        <w:t>²</w:t>
      </w:r>
      <w:r w:rsidRPr="004A4958">
        <w:t xml:space="preserve"> (approximately 0.8) can be interpreted as the proportion of uncertainty variance in predicted </w:t>
      </w:r>
      <w:r w:rsidRPr="003978A1">
        <w:rPr>
          <w:i/>
          <w:iCs/>
        </w:rPr>
        <w:t>log</w:t>
      </w:r>
      <w:r w:rsidR="003978A1">
        <w:rPr>
          <w:rFonts w:hint="eastAsia"/>
          <w:i/>
          <w:iCs/>
        </w:rPr>
        <w:t> </w:t>
      </w:r>
      <w:r w:rsidRPr="003978A1">
        <w:rPr>
          <w:i/>
          <w:iCs/>
        </w:rPr>
        <w:t>k</w:t>
      </w:r>
      <w:r w:rsidRPr="004A4958">
        <w:t xml:space="preserve"> explained by a single log k measurement. The residual error (</w:t>
      </w:r>
      <w:r>
        <w:rPr>
          <w:rFonts w:ascii="Times New Roman" w:hAnsi="Times New Roman"/>
        </w:rPr>
        <w:t>σ</w:t>
      </w:r>
      <w:r w:rsidRPr="004A4958">
        <w:t>) is small, at 0.05, which is consistent with expectations for retention time data. This corresponds to a coefficient of variation (CV) for the retention factor (</w:t>
      </w:r>
      <w:r w:rsidRPr="003978A1">
        <w:rPr>
          <w:i/>
          <w:iCs/>
        </w:rPr>
        <w:t>k</w:t>
      </w:r>
      <w:r w:rsidRPr="004A4958">
        <w:t>) of approximately 11%.</w:t>
      </w:r>
    </w:p>
    <w:p w14:paraId="63DDF884" w14:textId="6D01E21B" w:rsidR="004A4958" w:rsidRDefault="004A4958" w:rsidP="00B2229E">
      <w:r>
        <w:t xml:space="preserve">Finally, the α parameter was estimated to be 0.71, indicating that for analytes with high similarity, the effective correlation is somewhat attenuated. The squared term, </w:t>
      </w:r>
      <w:r w:rsidRPr="004D4A2B">
        <w:rPr>
          <w:rFonts w:ascii="Times New Roman" w:hAnsi="Times New Roman"/>
          <w:i/>
          <w:iCs/>
        </w:rPr>
        <w:t>α</w:t>
      </w:r>
      <w:r w:rsidRPr="004D4A2B">
        <w:rPr>
          <w:i/>
          <w:iCs/>
        </w:rPr>
        <w:t>²</w:t>
      </w:r>
      <w:r>
        <w:t xml:space="preserve"> (approximately 0.5), can be </w:t>
      </w:r>
      <w:r w:rsidR="004D4A2B">
        <w:t xml:space="preserve">approximately </w:t>
      </w:r>
      <w:r>
        <w:t>interpreted as the proportion of variance in the predicted log </w:t>
      </w:r>
      <w:r>
        <w:rPr>
          <w:rStyle w:val="Uwydatnienie"/>
        </w:rPr>
        <w:t>k</w:t>
      </w:r>
      <w:r>
        <w:t xml:space="preserve"> that is explained when the retention of a similar analyte (with similarity score </w:t>
      </w:r>
      <w:r>
        <w:rPr>
          <w:rStyle w:val="katex-mathml"/>
        </w:rPr>
        <w:t xml:space="preserve">of </w:t>
      </w:r>
      <w:r>
        <w:rPr>
          <w:rStyle w:val="katex-mathml"/>
        </w:rPr>
        <w:t>1</w:t>
      </w:r>
      <w:r>
        <w:t>) is known. This represents a substantial level of explained uncertainty.</w:t>
      </w:r>
    </w:p>
    <w:p w14:paraId="574B7C62" w14:textId="30089A4F" w:rsidR="009C26FE" w:rsidRPr="00D47FE9" w:rsidRDefault="009C26FE" w:rsidP="00B2229E">
      <w:r>
        <w:t>The functional group effect are shown on Figure 2 (</w:t>
      </w:r>
      <w:r w:rsidR="00240336">
        <w:t xml:space="preserve">for </w:t>
      </w:r>
      <w:r>
        <w:t xml:space="preserve">common) and Figures </w:t>
      </w:r>
      <w:r w:rsidRPr="003978A1">
        <w:rPr>
          <w:i/>
          <w:iCs/>
        </w:rPr>
        <w:t>S</w:t>
      </w:r>
      <w:r w:rsidRPr="003978A1">
        <w:rPr>
          <w:i/>
          <w:iCs/>
          <w:vertAlign w:val="subscript"/>
        </w:rPr>
        <w:t>2</w:t>
      </w:r>
      <w:r>
        <w:t xml:space="preserve"> (</w:t>
      </w:r>
      <w:r w:rsidR="00240336">
        <w:t>for rare functional group in the dataset</w:t>
      </w:r>
      <w:r>
        <w:t xml:space="preserve">). The presence of dissociated function  group such as aliphatic amine, amidine, guanidine decrease the </w:t>
      </w:r>
      <w:r w:rsidRPr="002600CE">
        <w:rPr>
          <w:i/>
          <w:iCs/>
        </w:rPr>
        <w:t>log</w:t>
      </w:r>
      <w:r w:rsidR="003978A1">
        <w:rPr>
          <w:rFonts w:hint="eastAsia"/>
          <w:i/>
          <w:iCs/>
        </w:rPr>
        <w:t> </w:t>
      </w:r>
      <w:r w:rsidRPr="002600CE">
        <w:rPr>
          <w:i/>
          <w:iCs/>
        </w:rPr>
        <w:t>k</w:t>
      </w:r>
      <w:r w:rsidRPr="002600CE">
        <w:rPr>
          <w:i/>
          <w:iCs/>
          <w:vertAlign w:val="subscript"/>
        </w:rPr>
        <w:t>w</w:t>
      </w:r>
      <w:r>
        <w:t xml:space="preserve"> and increase </w:t>
      </w:r>
      <w:r w:rsidRPr="002600CE">
        <w:rPr>
          <w:i/>
          <w:iCs/>
        </w:rPr>
        <w:t>S</w:t>
      </w:r>
      <w:r w:rsidR="002600CE" w:rsidRPr="002600CE">
        <w:rPr>
          <w:i/>
          <w:iCs/>
          <w:vertAlign w:val="subscript"/>
        </w:rPr>
        <w:t>1</w:t>
      </w:r>
      <w:r>
        <w:t xml:space="preserve"> considerably. The effect of non-dissociated group is smaller, </w:t>
      </w:r>
      <w:r w:rsidR="009A4D22">
        <w:t>but several group show effect that are different from zero (</w:t>
      </w:r>
      <w:proofErr w:type="spellStart"/>
      <w:r w:rsidR="009A4D22">
        <w:t>annelated</w:t>
      </w:r>
      <w:proofErr w:type="spellEnd"/>
      <w:r w:rsidR="009A4D22">
        <w:t xml:space="preserve"> ring, secondary alcohol, primary carbon)</w:t>
      </w:r>
      <w:r w:rsidR="00D10B9D">
        <w:t>.</w:t>
      </w:r>
      <w:r>
        <w:t xml:space="preserve"> </w:t>
      </w:r>
    </w:p>
    <w:p w14:paraId="1C87C290" w14:textId="792FDC45" w:rsidR="00C96867" w:rsidRPr="00CC6387" w:rsidRDefault="00240336" w:rsidP="00E86063">
      <w:pPr>
        <w:pStyle w:val="TAMainText"/>
      </w:pPr>
      <w:r>
        <w:rPr>
          <w:noProof/>
        </w:rPr>
        <w:drawing>
          <wp:inline distT="0" distB="0" distL="0" distR="0" wp14:anchorId="3C224BA0" wp14:editId="2C7E42FB">
            <wp:extent cx="3044958" cy="3806960"/>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131C235C" w:rsidR="00C96867" w:rsidRPr="00CC6387" w:rsidRDefault="00C96867" w:rsidP="00E86063">
      <w:pPr>
        <w:pStyle w:val="VAFigureCaption"/>
      </w:pPr>
      <w:r w:rsidRPr="00CC6387">
        <w:t xml:space="preserve">Figure </w:t>
      </w:r>
      <w:r w:rsidR="00E86063">
        <w:t>2</w:t>
      </w:r>
      <w:r w:rsidRPr="00CC6387">
        <w:t>. Summary of the marginal posterior distributions of the</w:t>
      </w:r>
      <w:r w:rsidR="002C5970">
        <w:t xml:space="preserve"> </w:t>
      </w:r>
      <w:r w:rsidR="00E86063">
        <w:t>functional group effects</w:t>
      </w:r>
      <w:r w:rsidRPr="00CC6387">
        <w:t>.</w:t>
      </w:r>
      <w:r w:rsidR="002C5970">
        <w:t xml:space="preserve"> The subset of most common </w:t>
      </w:r>
      <w:r w:rsidR="002C5970">
        <w:t xml:space="preserve">function groups is </w:t>
      </w:r>
      <w:r w:rsidR="0017275F">
        <w:t>presented</w:t>
      </w:r>
      <w:r w:rsidR="002C5970">
        <w:t xml:space="preserve"> (&gt;10 across all analytes)</w:t>
      </w:r>
      <w:r w:rsidR="00E12B84">
        <w:t>. The plot for remaining functional groups is presented in Figure S2.</w:t>
      </w:r>
    </w:p>
    <w:p w14:paraId="29DE00FE" w14:textId="168407D5" w:rsidR="001C7C6D" w:rsidRDefault="001C7C6D" w:rsidP="00E86063">
      <w:pPr>
        <w:pStyle w:val="TAMainText"/>
      </w:pPr>
      <w:r w:rsidRPr="001C7C6D">
        <w:t>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Explicitly modeling this similarity reduces these correlations</w:t>
      </w:r>
      <w:r w:rsidRPr="001C7C6D">
        <w:rPr>
          <w:rFonts w:hint="eastAsia"/>
        </w:rPr>
        <w:t>—</w:t>
      </w:r>
      <w:r w:rsidRPr="001C7C6D">
        <w:t>particularly for highly similar analytes</w:t>
      </w:r>
      <w:r>
        <w:t xml:space="preserve">, </w:t>
      </w:r>
      <w:r w:rsidRPr="001C7C6D">
        <w:t>as illustrated in Figure 3.</w:t>
      </w:r>
    </w:p>
    <w:p w14:paraId="74684694" w14:textId="3A56AAAA"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351EE032"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529D969F" w14:textId="5A6A740E" w:rsidR="001C7C6D" w:rsidRDefault="001C7C6D" w:rsidP="00D10B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641BFC64" w14:textId="3CE5F1A8" w:rsidR="00D10B9D" w:rsidRPr="004D4A2B" w:rsidRDefault="001C7C6D" w:rsidP="004D4A2B">
      <w:r w:rsidRPr="001C7C6D">
        <w:t>Cross-validation-based predictions are shown in Figure 4, demonstrating a moderate to substantial reduction in prediction uncertainty compared to population-based predictions. This reduction is summarized for two scenarios: one using population-level predictions (i.e., without any observations) and another using limited data, specifically a single observation. The extent of variance reduction varied widely, depending on the analyte</w:t>
      </w:r>
      <w:r w:rsidRPr="001C7C6D">
        <w:rPr>
          <w:rFonts w:hint="eastAsia"/>
        </w:rPr>
        <w:t>’</w:t>
      </w:r>
      <w:r w:rsidRPr="001C7C6D">
        <w:t>s similarity to others. As shown in Figure 5, analytes with similarity scores between 0.8 and 1 experienced a notable reduction in retention factor uncertainty</w:t>
      </w:r>
      <w:r w:rsidRPr="001C7C6D">
        <w:rPr>
          <w:rFonts w:hint="eastAsia"/>
        </w:rPr>
        <w:t>—</w:t>
      </w:r>
      <w:r w:rsidRPr="001C7C6D">
        <w:t>typically in the range of 20</w:t>
      </w:r>
      <w:r w:rsidRPr="001C7C6D">
        <w:rPr>
          <w:rFonts w:hint="eastAsia"/>
        </w:rPr>
        <w:t>–</w:t>
      </w:r>
      <w:r w:rsidRPr="001C7C6D">
        <w:t>60%.</w:t>
      </w:r>
      <w:r w:rsidR="006342E3">
        <w:t xml:space="preserve"> The presence of single observation reduces the variance by additional 80% due to the correlation of </w:t>
      </w:r>
      <w:r w:rsidR="006342E3" w:rsidRPr="00A10CA0">
        <w:rPr>
          <w:i/>
          <w:iCs/>
        </w:rPr>
        <w:t>log</w:t>
      </w:r>
      <w:r w:rsidR="006342E3" w:rsidRPr="00A10CA0">
        <w:rPr>
          <w:rFonts w:hint="eastAsia"/>
          <w:i/>
          <w:iCs/>
        </w:rPr>
        <w:t> </w:t>
      </w:r>
      <w:r w:rsidR="006342E3" w:rsidRPr="00A10CA0">
        <w:rPr>
          <w:i/>
          <w:iCs/>
        </w:rPr>
        <w:t>k</w:t>
      </w:r>
      <w:r w:rsidR="006342E3" w:rsidRPr="00A10CA0">
        <w:rPr>
          <w:i/>
          <w:iCs/>
          <w:vertAlign w:val="subscript"/>
        </w:rPr>
        <w:t>w</w:t>
      </w:r>
      <w:r w:rsidR="006342E3">
        <w:t xml:space="preserve"> and </w:t>
      </w:r>
      <w:r w:rsidR="006342E3" w:rsidRPr="006342E3">
        <w:rPr>
          <w:i/>
          <w:iCs/>
        </w:rPr>
        <w:t>S</w:t>
      </w:r>
      <w:r w:rsidR="006342E3" w:rsidRPr="006342E3">
        <w:rPr>
          <w:i/>
          <w:iCs/>
          <w:vertAlign w:val="subscript"/>
        </w:rPr>
        <w:t>1</w:t>
      </w:r>
      <w:r w:rsidR="006342E3">
        <w:t xml:space="preserve"> (Figure 4A vs. Figure 5B)</w:t>
      </w:r>
    </w:p>
    <w:p w14:paraId="4A38A168" w14:textId="1E044171" w:rsidR="00C96867" w:rsidRPr="0062384D" w:rsidRDefault="0062384D" w:rsidP="00E86063">
      <w:pPr>
        <w:pStyle w:val="TAMainText"/>
      </w:pPr>
      <w:r>
        <w:rPr>
          <w:noProof/>
        </w:rPr>
        <w:lastRenderedPageBreak/>
        <w:drawing>
          <wp:inline distT="0" distB="0" distL="0" distR="0" wp14:anchorId="244F4779" wp14:editId="428FAA07">
            <wp:extent cx="3044958" cy="3806960"/>
            <wp:effectExtent l="0" t="0" r="3175" b="3175"/>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az 1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23F7FB63" w:rsidR="00C96867" w:rsidRPr="002A42E7" w:rsidRDefault="00C96867" w:rsidP="002C5970">
      <w:pPr>
        <w:pStyle w:val="VAFigureCaption"/>
      </w:pPr>
      <w:r w:rsidRPr="00CC6387">
        <w:t xml:space="preserve">Figure </w:t>
      </w:r>
      <w:r w:rsidR="00C152F0">
        <w:t>4</w:t>
      </w:r>
      <w:r w:rsidRPr="00CC6387">
        <w:t xml:space="preserve">. </w:t>
      </w:r>
      <w:r w:rsidR="002C5970">
        <w:t xml:space="preserve">Predictions represented as posterior median (line) and 5th-95th percentiles (areas) for 10 exemplary analytes. </w:t>
      </w:r>
      <w:r w:rsidR="008478FA">
        <w:t>The gray area represents population p</w:t>
      </w:r>
      <w:r w:rsidR="002C5970">
        <w:t>redictions corresponding to future observations given only population-level parameters and predictors.</w:t>
      </w:r>
      <w:r w:rsidR="008478FA">
        <w:t xml:space="preserve"> The blue area represents the individual predictions conditional </w:t>
      </w:r>
      <w:r w:rsidR="00141F4E">
        <w:t>on the retention of other analytes</w:t>
      </w:r>
      <w:r w:rsidR="008478FA">
        <w:t xml:space="preserve"> (A)</w:t>
      </w:r>
      <w:r w:rsidR="004746D3">
        <w:t>, and</w:t>
      </w:r>
      <w:r w:rsidR="008478FA">
        <w:t xml:space="preserve"> </w:t>
      </w:r>
      <w:r w:rsidR="00141F4E">
        <w:t xml:space="preserve">additionally on </w:t>
      </w:r>
      <w:r w:rsidR="004746D3">
        <w:t xml:space="preserve">the single </w:t>
      </w:r>
      <w:r w:rsidR="00141F4E">
        <w:t>observed</w:t>
      </w:r>
      <w:r w:rsidR="004746D3">
        <w:t xml:space="preserve"> data (the smallest observed </w:t>
      </w:r>
      <w:r w:rsidR="004746D3" w:rsidRPr="003978A1">
        <w:rPr>
          <w:i/>
          <w:iCs/>
        </w:rPr>
        <w:t>log</w:t>
      </w:r>
      <w:r w:rsidR="003978A1" w:rsidRPr="003978A1">
        <w:rPr>
          <w:rFonts w:hint="eastAsia"/>
          <w:i/>
          <w:iCs/>
        </w:rPr>
        <w:t> </w:t>
      </w:r>
      <w:r w:rsidR="004746D3" w:rsidRPr="003978A1">
        <w:rPr>
          <w:i/>
          <w:iCs/>
        </w:rPr>
        <w:t>k</w:t>
      </w:r>
      <w:r w:rsidR="004746D3">
        <w:t xml:space="preserve">) </w:t>
      </w:r>
      <w:r w:rsidR="008478FA">
        <w:t xml:space="preserve">(B). </w:t>
      </w:r>
      <w:r w:rsidR="00E12B84">
        <w:t>The narrower blue lines indicates the added predictive value of similarity matrix</w:t>
      </w:r>
      <w:r w:rsidR="00011705">
        <w:t xml:space="preserve"> (A) and similarity matrix + single observation (B)</w:t>
      </w:r>
      <w:r w:rsidR="00E12B84">
        <w:t>.</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0AC5A072" w14:textId="06FE9660" w:rsidR="008C3733" w:rsidRDefault="00485539" w:rsidP="00485539">
      <w:pPr>
        <w:pStyle w:val="TAMainText"/>
      </w:pPr>
      <w:r>
        <w:t>T</w:t>
      </w:r>
      <w:r w:rsidR="00121476">
        <w:t>he proposed multilevel modeling approach</w:t>
      </w:r>
      <w:r>
        <w:t xml:space="preserve"> contrasts with the approach proposed by Haddad et al.</w:t>
      </w:r>
      <w:r w:rsidR="00121476">
        <w:fldChar w:fldCharType="begin"/>
      </w:r>
      <w:r w:rsidR="008C3733">
        <w:instrText xml:space="preserve"> ADDIN ZOTERO_ITEM CSL_CITATION {"citationID":"YSq9HZqO","properties":{"formattedCitation":"\\super 14,15\\nosupersub{}","plainCitation":"14,15","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8C3733">
        <w:rPr>
          <w:rFonts w:hint="eastAsia"/>
        </w:rPr>
        <w:instrText>η</w:instrText>
      </w:r>
      <w:r w:rsidR="008C3733">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8C3733">
        <w:rPr>
          <w:rFonts w:hint="eastAsia"/>
        </w:rPr>
        <w:instrText>“</w:instrText>
      </w:r>
      <w:r w:rsidR="008C3733">
        <w:instrText>federation of local models</w:instrText>
      </w:r>
      <w:r w:rsidR="008C3733">
        <w:rPr>
          <w:rFonts w:hint="eastAsia"/>
        </w:rPr>
        <w:instrText>”</w:instrText>
      </w:r>
      <w:r w:rsidR="008C3733">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8C3733">
        <w:rPr>
          <w:rFonts w:hint="eastAsia"/>
        </w:rPr>
        <w:instrText>–</w:instrText>
      </w:r>
      <w:r w:rsidR="008C3733">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121476">
        <w:fldChar w:fldCharType="separate"/>
      </w:r>
      <w:r w:rsidR="008C3733" w:rsidRPr="008C3733">
        <w:rPr>
          <w:szCs w:val="24"/>
          <w:vertAlign w:val="superscript"/>
        </w:rPr>
        <w:t>14,15</w:t>
      </w:r>
      <w:r w:rsidR="00121476">
        <w:fldChar w:fldCharType="end"/>
      </w:r>
      <w:r>
        <w:t xml:space="preserve">, known as localized quantitative QSRR modeling. Their method identifies analytes similar to the target </w:t>
      </w:r>
      <w:r w:rsidR="008C3733">
        <w:t>analyte</w:t>
      </w:r>
      <w:r>
        <w:t xml:space="preserve"> from a</w:t>
      </w:r>
      <w:r w:rsidR="008C3733">
        <w:t>n available</w:t>
      </w:r>
      <w:r>
        <w:t xml:space="preserve"> database using predefined similarity measures</w:t>
      </w:r>
      <w:r w:rsidR="008C3733">
        <w:t xml:space="preserve">, </w:t>
      </w:r>
      <w:r>
        <w:t xml:space="preserve">such as structural similarity </w:t>
      </w:r>
      <w:r>
        <w:t xml:space="preserve">(e.g., </w:t>
      </w:r>
      <w:proofErr w:type="spellStart"/>
      <w:r>
        <w:t>Tanimoto</w:t>
      </w:r>
      <w:proofErr w:type="spellEnd"/>
      <w:r>
        <w:t xml:space="preserve"> index), physicochemical properties (e.g., lipophilicity), or acid/base character. A QSRR model is then built on this subset and used for prediction.</w:t>
      </w:r>
      <w:r w:rsidR="008C3733">
        <w:t xml:space="preserve"> </w:t>
      </w:r>
      <w:r>
        <w:t xml:space="preserve">While this approach tailors predictions to the local chemical context, it can suffer from instability when few similar compounds are available. In contrast, the </w:t>
      </w:r>
      <w:r w:rsidR="008C3733">
        <w:t xml:space="preserve">proposed </w:t>
      </w:r>
      <w:r>
        <w:t xml:space="preserve">multilevel model </w:t>
      </w:r>
      <w:r w:rsidR="008C3733">
        <w:t xml:space="preserve">is a more generally approach that </w:t>
      </w:r>
      <w:r>
        <w:t>inherently balances local specificity with global information sharing.</w:t>
      </w:r>
      <w:r w:rsidR="008C3733">
        <w:t xml:space="preserve"> </w:t>
      </w:r>
      <w:r w:rsidR="00EE20B5">
        <w:t>In addition the Bayesian component quantifies uncertainty that becomes relevant one limited information is available.</w:t>
      </w:r>
    </w:p>
    <w:p w14:paraId="1792DABE" w14:textId="43EBCB16" w:rsidR="00EE20B5" w:rsidRDefault="00EE20B5" w:rsidP="00EE20B5">
      <w:pPr>
        <w:pStyle w:val="TAMainText"/>
      </w:pPr>
      <w:r w:rsidRPr="00EE20B5">
        <w:t>Accurate predictions are critically important</w:t>
      </w:r>
      <w:r>
        <w:fldChar w:fldCharType="begin"/>
      </w:r>
      <w:r>
        <w:instrText xml:space="preserve"> ADDIN ZOTERO_ITEM CSL_CITATION {"citationID":"HiprnqUs","properties":{"formattedCitation":"\\super 16\\nosupersub{}","plainCitation":"1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Pr>
          <w:rFonts w:hint="eastAsia"/>
        </w:rPr>
        <w:instrText>φ</w:instrText>
      </w:r>
      <w:r>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Pr>
          <w:rFonts w:hint="eastAsia"/>
        </w:rPr>
        <w:instrText>φ</w:instrText>
      </w:r>
      <w:r>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Pr>
          <w:rFonts w:hint="eastAsia"/>
        </w:rPr>
        <w:instrText>–</w:instrText>
      </w:r>
      <w:r>
        <w:instrText>liquid adsorption and gradient chromatography. No model calibration is necessary; however, they require universal conventions for the accurate determination of true retention factors (for 1 &lt; k &lt; 30) as a function of the experimental variables (</w:instrText>
      </w:r>
      <w:r>
        <w:rPr>
          <w:rFonts w:hint="eastAsia"/>
        </w:rPr>
        <w:instrText>φ</w:instrText>
      </w:r>
      <w:r>
        <w:instrText xml:space="preserve">, T, pH, and I) and of the true column/system parameters (V0, Vdwell, dispersion volume, </w:instrText>
      </w:r>
      <w:r>
        <w:rPr>
          <w:rFonts w:hint="eastAsia"/>
        </w:rPr>
        <w:instrText>σ</w:instrText>
      </w:r>
      <w:r>
        <w:instrText xml:space="preserve">, and relaxation volume, </w:instrText>
      </w:r>
      <w:r>
        <w:rPr>
          <w:rFonts w:hint="eastAsia"/>
        </w:rPr>
        <w:instrText>τ</w:instrText>
      </w:r>
      <w:r>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Pr>
          <w:rFonts w:hint="eastAsia"/>
        </w:rPr>
        <w:instrText>–</w:instrText>
      </w:r>
      <w:r>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Pr>
          <w:rFonts w:hint="eastAsia"/>
        </w:rPr>
        <w:instrText>–</w:instrText>
      </w:r>
      <w:r>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Pr="00EE20B5">
        <w:rPr>
          <w:szCs w:val="24"/>
          <w:vertAlign w:val="superscript"/>
        </w:rPr>
        <w:t>16</w:t>
      </w:r>
      <w:r>
        <w:fldChar w:fldCharType="end"/>
      </w:r>
      <w:r w:rsidRPr="00EE20B5">
        <w:t>, and this model further advances efforts to develop more reliable and precise prediction tools</w:t>
      </w:r>
      <w:r>
        <w:t>.</w:t>
      </w:r>
    </w:p>
    <w:p w14:paraId="6E71DC4A" w14:textId="77777777" w:rsidR="00C152F0" w:rsidRPr="00CC6387" w:rsidRDefault="00C152F0" w:rsidP="00E86063">
      <w:pPr>
        <w:pStyle w:val="TAMainText"/>
      </w:pPr>
    </w:p>
    <w:p w14:paraId="4132F16F" w14:textId="77777777" w:rsidR="00681A67" w:rsidRPr="008A7774" w:rsidRDefault="00681A67" w:rsidP="00E86063">
      <w:pPr>
        <w:pStyle w:val="Nagwek1"/>
      </w:pPr>
      <w:r w:rsidRPr="008A7774">
        <w:t>CONCLUSIONS</w:t>
      </w:r>
    </w:p>
    <w:p w14:paraId="1EA527F8" w14:textId="401FB37C" w:rsidR="008A7774" w:rsidRDefault="008A7774" w:rsidP="00C152F0">
      <w:pPr>
        <w:pStyle w:val="Nagwek1"/>
        <w:rPr>
          <w:b w:val="0"/>
          <w:bCs w:val="0"/>
        </w:rPr>
      </w:pPr>
      <w:r w:rsidRPr="00C152F0">
        <w:rPr>
          <w:b w:val="0"/>
          <w:bCs w:val="0"/>
        </w:rPr>
        <w:t xml:space="preserve">This work focuses on multilevel modeling of isocratic HPLC retention data incorporating structural similarity between analytes. </w:t>
      </w:r>
      <w:r w:rsidR="00C152F0" w:rsidRPr="00C152F0">
        <w:rPr>
          <w:b w:val="0"/>
          <w:bCs w:val="0"/>
        </w:rPr>
        <w:t>The</w:t>
      </w:r>
      <w:r w:rsidR="00C152F0">
        <w:rPr>
          <w:b w:val="0"/>
          <w:bCs w:val="0"/>
        </w:rPr>
        <w:t xml:space="preserve"> usefulness of the</w:t>
      </w:r>
      <w:r w:rsidR="00C152F0" w:rsidRPr="00C152F0">
        <w:rPr>
          <w:b w:val="0"/>
          <w:bCs w:val="0"/>
        </w:rPr>
        <w:t xml:space="preserve"> proposed approach was demonstrated using a publicly available dataset comprising isocratic RP-HPLC retention time measurements for 1,026 analytes</w:t>
      </w:r>
      <w:r w:rsidR="00C152F0">
        <w:rPr>
          <w:b w:val="0"/>
          <w:bCs w:val="0"/>
        </w:rPr>
        <w:t xml:space="preserve"> with </w:t>
      </w:r>
      <w:r w:rsidR="00C152F0" w:rsidRPr="00C152F0">
        <w:rPr>
          <w:b w:val="0"/>
          <w:bCs w:val="0"/>
        </w:rPr>
        <w:t xml:space="preserve">several analyte pairs exhibit high structural similarity. </w:t>
      </w:r>
      <w:r w:rsidR="001E059D">
        <w:rPr>
          <w:b w:val="0"/>
          <w:bCs w:val="0"/>
        </w:rPr>
        <w:t>This works demonstrates that s</w:t>
      </w:r>
      <w:r w:rsidR="00C152F0" w:rsidRPr="00C152F0">
        <w:rPr>
          <w:b w:val="0"/>
          <w:bCs w:val="0"/>
        </w:rPr>
        <w:t xml:space="preserve">tructural similarity (such as </w:t>
      </w:r>
      <w:proofErr w:type="spellStart"/>
      <w:r w:rsidR="00C152F0" w:rsidRPr="00C152F0">
        <w:rPr>
          <w:b w:val="0"/>
          <w:bCs w:val="0"/>
        </w:rPr>
        <w:t>Tanimoto</w:t>
      </w:r>
      <w:proofErr w:type="spellEnd"/>
      <w:r w:rsidR="00C152F0" w:rsidRPr="00C152F0">
        <w:rPr>
          <w:b w:val="0"/>
          <w:bCs w:val="0"/>
        </w:rPr>
        <w:t xml:space="preserve"> </w:t>
      </w:r>
      <w:r w:rsidR="00296A78" w:rsidRPr="00C152F0">
        <w:rPr>
          <w:b w:val="0"/>
          <w:bCs w:val="0"/>
        </w:rPr>
        <w:t>similarity</w:t>
      </w:r>
      <w:r w:rsidR="00C152F0" w:rsidRPr="00C152F0">
        <w:rPr>
          <w:b w:val="0"/>
          <w:bCs w:val="0"/>
        </w:rPr>
        <w:t xml:space="preserve"> metric) can be easily calculated from SMILES representations and help predicting analyte retention if experimental data of structurally similar analytes is available.</w:t>
      </w:r>
      <w:r w:rsidR="002600CE">
        <w:rPr>
          <w:b w:val="0"/>
          <w:bCs w:val="0"/>
        </w:rPr>
        <w:t xml:space="preserve"> </w:t>
      </w:r>
      <w:r w:rsidR="00A10CA0">
        <w:rPr>
          <w:b w:val="0"/>
          <w:bCs w:val="0"/>
        </w:rPr>
        <w:t xml:space="preserve">Up to </w:t>
      </w:r>
      <w:r w:rsidR="0058003C">
        <w:rPr>
          <w:b w:val="0"/>
          <w:bCs w:val="0"/>
        </w:rPr>
        <w:t>60</w:t>
      </w:r>
      <w:r w:rsidR="002600CE">
        <w:rPr>
          <w:b w:val="0"/>
          <w:bCs w:val="0"/>
        </w:rPr>
        <w:t xml:space="preserve">% reduction of </w:t>
      </w:r>
      <w:r w:rsidR="00A10CA0">
        <w:rPr>
          <w:b w:val="0"/>
          <w:bCs w:val="0"/>
        </w:rPr>
        <w:t>logarithm of retention</w:t>
      </w:r>
      <w:r w:rsidR="002600CE">
        <w:rPr>
          <w:b w:val="0"/>
          <w:bCs w:val="0"/>
        </w:rPr>
        <w:t xml:space="preserve"> factor uncertainty is expected for </w:t>
      </w:r>
      <w:r w:rsidR="00A10CA0">
        <w:rPr>
          <w:b w:val="0"/>
          <w:bCs w:val="0"/>
        </w:rPr>
        <w:t xml:space="preserve">highly similar </w:t>
      </w:r>
      <w:r w:rsidR="002600CE">
        <w:rPr>
          <w:b w:val="0"/>
          <w:bCs w:val="0"/>
        </w:rPr>
        <w:t>analyt</w:t>
      </w:r>
      <w:r w:rsidR="00A10CA0">
        <w:rPr>
          <w:b w:val="0"/>
          <w:bCs w:val="0"/>
        </w:rPr>
        <w:t>es</w:t>
      </w:r>
      <w:r w:rsidR="002600CE">
        <w:rPr>
          <w:b w:val="0"/>
          <w:bCs w:val="0"/>
        </w:rPr>
        <w:t>.</w:t>
      </w:r>
    </w:p>
    <w:p w14:paraId="4901BCA9" w14:textId="77777777" w:rsidR="00C152F0" w:rsidRPr="00C152F0" w:rsidRDefault="00C152F0" w:rsidP="00C152F0"/>
    <w:p w14:paraId="6F9393A5" w14:textId="139D8FDF"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7D343DEC"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4E7BD3">
        <w:t xml:space="preserve">; </w:t>
      </w:r>
      <w:r w:rsidR="004E7BD3" w:rsidRPr="004E7BD3">
        <w:t>Figure S6. Compare limited data predictions.</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57D796EE" w14:textId="77777777" w:rsidR="00EE20B5" w:rsidRPr="00EE20B5" w:rsidRDefault="008A7774" w:rsidP="00EE20B5">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EE20B5" w:rsidRPr="00EE20B5">
        <w:t>(1)</w:t>
      </w:r>
      <w:r w:rsidR="00EE20B5" w:rsidRPr="00EE20B5">
        <w:tab/>
        <w:t xml:space="preserve">Wiczling, P.; </w:t>
      </w:r>
      <w:proofErr w:type="spellStart"/>
      <w:r w:rsidR="00EE20B5" w:rsidRPr="00EE20B5">
        <w:t>Kamedulska</w:t>
      </w:r>
      <w:proofErr w:type="spellEnd"/>
      <w:r w:rsidR="00EE20B5" w:rsidRPr="00EE20B5">
        <w:t xml:space="preserve">, A.; </w:t>
      </w:r>
      <w:proofErr w:type="spellStart"/>
      <w:r w:rsidR="00EE20B5" w:rsidRPr="00EE20B5">
        <w:t>Kubik</w:t>
      </w:r>
      <w:proofErr w:type="spellEnd"/>
      <w:r w:rsidR="00EE20B5" w:rsidRPr="00EE20B5">
        <w:t xml:space="preserve">, Ł. Application of Bayesian Multilevel Modeling in the Quantitative Structure-Retention Relationship Studies of Heterogeneous Compounds. </w:t>
      </w:r>
      <w:r w:rsidR="00EE20B5" w:rsidRPr="00EE20B5">
        <w:rPr>
          <w:i/>
          <w:iCs/>
        </w:rPr>
        <w:t>Anal Chem</w:t>
      </w:r>
      <w:r w:rsidR="00EE20B5" w:rsidRPr="00EE20B5">
        <w:t xml:space="preserve"> </w:t>
      </w:r>
      <w:r w:rsidR="00EE20B5" w:rsidRPr="00EE20B5">
        <w:rPr>
          <w:b/>
          <w:bCs/>
        </w:rPr>
        <w:t>2021</w:t>
      </w:r>
      <w:r w:rsidR="00EE20B5" w:rsidRPr="00EE20B5">
        <w:t xml:space="preserve">, </w:t>
      </w:r>
      <w:r w:rsidR="00EE20B5" w:rsidRPr="00EE20B5">
        <w:rPr>
          <w:i/>
          <w:iCs/>
        </w:rPr>
        <w:t>93</w:t>
      </w:r>
      <w:r w:rsidR="00EE20B5" w:rsidRPr="00EE20B5">
        <w:t xml:space="preserve"> (18), 6961–6971. https://doi.org/10.1021/acs.analchem.0c05227.</w:t>
      </w:r>
    </w:p>
    <w:p w14:paraId="04C60F7E" w14:textId="77777777" w:rsidR="00EE20B5" w:rsidRPr="00EE20B5" w:rsidRDefault="00EE20B5" w:rsidP="00EE20B5">
      <w:pPr>
        <w:pStyle w:val="Bibliografia"/>
      </w:pPr>
      <w:r w:rsidRPr="00EE20B5">
        <w:t>(2)</w:t>
      </w:r>
      <w:r w:rsidRPr="00EE20B5">
        <w:tab/>
      </w:r>
      <w:proofErr w:type="spellStart"/>
      <w:r w:rsidRPr="00EE20B5">
        <w:t>Kamedulska</w:t>
      </w:r>
      <w:proofErr w:type="spellEnd"/>
      <w:r w:rsidRPr="00EE20B5">
        <w:t xml:space="preserve">, A.; </w:t>
      </w:r>
      <w:proofErr w:type="spellStart"/>
      <w:r w:rsidRPr="00EE20B5">
        <w:t>Kubik</w:t>
      </w:r>
      <w:proofErr w:type="spellEnd"/>
      <w:r w:rsidRPr="00EE20B5">
        <w:t xml:space="preserve">, Ł.; Wiczling, P. Statistical Analysis of Isocratic Chromatographic Data Using Bayesian Modeling. </w:t>
      </w:r>
      <w:r w:rsidRPr="00EE20B5">
        <w:rPr>
          <w:i/>
          <w:iCs/>
        </w:rPr>
        <w:t xml:space="preserve">Analytical and Bioanalytical </w:t>
      </w:r>
      <w:r w:rsidRPr="00EE20B5">
        <w:rPr>
          <w:i/>
          <w:iCs/>
        </w:rPr>
        <w:lastRenderedPageBreak/>
        <w:t>Chemistry</w:t>
      </w:r>
      <w:r w:rsidRPr="00EE20B5">
        <w:t xml:space="preserve"> </w:t>
      </w:r>
      <w:r w:rsidRPr="00EE20B5">
        <w:rPr>
          <w:b/>
          <w:bCs/>
        </w:rPr>
        <w:t>2022</w:t>
      </w:r>
      <w:r w:rsidRPr="00EE20B5">
        <w:t xml:space="preserve">, </w:t>
      </w:r>
      <w:r w:rsidRPr="00EE20B5">
        <w:rPr>
          <w:i/>
          <w:iCs/>
        </w:rPr>
        <w:t>414</w:t>
      </w:r>
      <w:r w:rsidRPr="00EE20B5">
        <w:t xml:space="preserve"> (11), 3471–348. https://doi.org/10.1007/s00216-022-03968-x.</w:t>
      </w:r>
    </w:p>
    <w:p w14:paraId="3D4CFEE2" w14:textId="77777777" w:rsidR="00EE20B5" w:rsidRPr="00EE20B5" w:rsidRDefault="00EE20B5" w:rsidP="00EE20B5">
      <w:pPr>
        <w:pStyle w:val="Bibliografia"/>
      </w:pPr>
      <w:r w:rsidRPr="00EE20B5">
        <w:t>(3)</w:t>
      </w:r>
      <w:r w:rsidRPr="00EE20B5">
        <w:tab/>
      </w:r>
      <w:r w:rsidRPr="00EE20B5">
        <w:rPr>
          <w:i/>
          <w:iCs/>
        </w:rPr>
        <w:t>retentionprediction.org/</w:t>
      </w:r>
      <w:proofErr w:type="spellStart"/>
      <w:r w:rsidRPr="00EE20B5">
        <w:rPr>
          <w:i/>
          <w:iCs/>
        </w:rPr>
        <w:t>hplc</w:t>
      </w:r>
      <w:proofErr w:type="spellEnd"/>
      <w:r w:rsidRPr="00EE20B5">
        <w:rPr>
          <w:i/>
          <w:iCs/>
        </w:rPr>
        <w:t xml:space="preserve"> - accurate HPLC retention prediction</w:t>
      </w:r>
      <w:r w:rsidRPr="00EE20B5">
        <w:t>. https://www.retentionprediction.org/hplc/database/ (accessed 2025-07-17).</w:t>
      </w:r>
    </w:p>
    <w:p w14:paraId="4DDB0116" w14:textId="77777777" w:rsidR="00EE20B5" w:rsidRPr="00EE20B5" w:rsidRDefault="00EE20B5" w:rsidP="00EE20B5">
      <w:pPr>
        <w:pStyle w:val="Bibliografia"/>
      </w:pPr>
      <w:r w:rsidRPr="00EE20B5">
        <w:t>(4)</w:t>
      </w:r>
      <w:r w:rsidRPr="00EE20B5">
        <w:tab/>
        <w:t xml:space="preserve">Boswell, P. G.; Schellenberg, J. R.; </w:t>
      </w:r>
      <w:proofErr w:type="spellStart"/>
      <w:r w:rsidRPr="00EE20B5">
        <w:t>Carr</w:t>
      </w:r>
      <w:proofErr w:type="spellEnd"/>
      <w:r w:rsidRPr="00EE20B5">
        <w:t xml:space="preserve">, P. W.; Cohen, J. D.; </w:t>
      </w:r>
      <w:proofErr w:type="spellStart"/>
      <w:r w:rsidRPr="00EE20B5">
        <w:t>Hegeman</w:t>
      </w:r>
      <w:proofErr w:type="spellEnd"/>
      <w:r w:rsidRPr="00EE20B5">
        <w:t xml:space="preserve">, A. D. A Study on Retention “Projection” as a Supplementary Means for Compound Identification by Liquid Chromatography–Mass Spectrometry Capable of Predicting Retention with Different Gradients, Flow Rates, and Instruments. </w:t>
      </w:r>
      <w:r w:rsidRPr="00EE20B5">
        <w:rPr>
          <w:i/>
          <w:iCs/>
        </w:rPr>
        <w:t>Journal of Chromatography A</w:t>
      </w:r>
      <w:r w:rsidRPr="00EE20B5">
        <w:t xml:space="preserve"> </w:t>
      </w:r>
      <w:r w:rsidRPr="00EE20B5">
        <w:rPr>
          <w:b/>
          <w:bCs/>
        </w:rPr>
        <w:t>2011</w:t>
      </w:r>
      <w:r w:rsidRPr="00EE20B5">
        <w:t xml:space="preserve">, </w:t>
      </w:r>
      <w:r w:rsidRPr="00EE20B5">
        <w:rPr>
          <w:i/>
          <w:iCs/>
        </w:rPr>
        <w:t>1218</w:t>
      </w:r>
      <w:r w:rsidRPr="00EE20B5">
        <w:t xml:space="preserve"> (38), 6732–6741. https://doi.org/10.1016/j.chroma.2011.07.105.</w:t>
      </w:r>
    </w:p>
    <w:p w14:paraId="65C592CA" w14:textId="77777777" w:rsidR="00EE20B5" w:rsidRPr="00EE20B5" w:rsidRDefault="00EE20B5" w:rsidP="00EE20B5">
      <w:pPr>
        <w:pStyle w:val="Bibliografia"/>
      </w:pPr>
      <w:r w:rsidRPr="00EE20B5">
        <w:t>(5)</w:t>
      </w:r>
      <w:r w:rsidRPr="00EE20B5">
        <w:tab/>
        <w:t xml:space="preserve">Boswell, P. G.; Schellenberg, J. R.; </w:t>
      </w:r>
      <w:proofErr w:type="spellStart"/>
      <w:r w:rsidRPr="00EE20B5">
        <w:t>Carr</w:t>
      </w:r>
      <w:proofErr w:type="spellEnd"/>
      <w:r w:rsidRPr="00EE20B5">
        <w:t xml:space="preserve">, P. W.; Cohen, J. D.; </w:t>
      </w:r>
      <w:proofErr w:type="spellStart"/>
      <w:r w:rsidRPr="00EE20B5">
        <w:t>Hegeman</w:t>
      </w:r>
      <w:proofErr w:type="spellEnd"/>
      <w:r w:rsidRPr="00EE20B5">
        <w:t xml:space="preserve">, A. D. Easy and Accurate High-Performance Liquid Chromatography Retention Prediction with Different Gradients, Flow Rates, and Instruments by Back-Calculation of Gradient and Flow Rate Profiles. </w:t>
      </w:r>
      <w:r w:rsidRPr="00EE20B5">
        <w:rPr>
          <w:i/>
          <w:iCs/>
        </w:rPr>
        <w:t>Journal of Chromatography A</w:t>
      </w:r>
      <w:r w:rsidRPr="00EE20B5">
        <w:t xml:space="preserve"> </w:t>
      </w:r>
      <w:r w:rsidRPr="00EE20B5">
        <w:rPr>
          <w:b/>
          <w:bCs/>
        </w:rPr>
        <w:t>2011</w:t>
      </w:r>
      <w:r w:rsidRPr="00EE20B5">
        <w:t xml:space="preserve">, </w:t>
      </w:r>
      <w:r w:rsidRPr="00EE20B5">
        <w:rPr>
          <w:i/>
          <w:iCs/>
        </w:rPr>
        <w:t>1218</w:t>
      </w:r>
      <w:r w:rsidRPr="00EE20B5">
        <w:t xml:space="preserve"> (38), 6742–6749. https://doi.org/10.1016/j.chroma.2011.07.070.</w:t>
      </w:r>
    </w:p>
    <w:p w14:paraId="679D3B81" w14:textId="77777777" w:rsidR="00EE20B5" w:rsidRPr="00EE20B5" w:rsidRDefault="00EE20B5" w:rsidP="00EE20B5">
      <w:pPr>
        <w:pStyle w:val="Bibliografia"/>
      </w:pPr>
      <w:r w:rsidRPr="00EE20B5">
        <w:t>(6)</w:t>
      </w:r>
      <w:r w:rsidRPr="00EE20B5">
        <w:tab/>
        <w:t xml:space="preserve">Landrum, G.; Tosco, P.; Kelley, B.; Rodriguez, R.; Cosgrove, D.; </w:t>
      </w:r>
      <w:proofErr w:type="spellStart"/>
      <w:r w:rsidRPr="00EE20B5">
        <w:t>Vianello</w:t>
      </w:r>
      <w:proofErr w:type="spellEnd"/>
      <w:r w:rsidRPr="00EE20B5">
        <w:t xml:space="preserve">, R.; </w:t>
      </w:r>
      <w:proofErr w:type="spellStart"/>
      <w:r w:rsidRPr="00EE20B5">
        <w:t>sriniker</w:t>
      </w:r>
      <w:proofErr w:type="spellEnd"/>
      <w:r w:rsidRPr="00EE20B5">
        <w:t xml:space="preserve">; </w:t>
      </w:r>
      <w:proofErr w:type="spellStart"/>
      <w:r w:rsidRPr="00EE20B5">
        <w:t>Gedeck</w:t>
      </w:r>
      <w:proofErr w:type="spellEnd"/>
      <w:r w:rsidRPr="00EE20B5">
        <w:t xml:space="preserve">, P.; Jones, G.; Kawashima, E.; </w:t>
      </w:r>
      <w:proofErr w:type="spellStart"/>
      <w:r w:rsidRPr="00EE20B5">
        <w:t>NadineSchneider</w:t>
      </w:r>
      <w:proofErr w:type="spellEnd"/>
      <w:r w:rsidRPr="00EE20B5">
        <w:t xml:space="preserve">; </w:t>
      </w:r>
      <w:proofErr w:type="spellStart"/>
      <w:r w:rsidRPr="00EE20B5">
        <w:t>Nealschneider</w:t>
      </w:r>
      <w:proofErr w:type="spellEnd"/>
      <w:r w:rsidRPr="00EE20B5">
        <w:t xml:space="preserve">, D.; </w:t>
      </w:r>
      <w:proofErr w:type="spellStart"/>
      <w:r w:rsidRPr="00EE20B5">
        <w:t>Dalke</w:t>
      </w:r>
      <w:proofErr w:type="spellEnd"/>
      <w:r w:rsidRPr="00EE20B5">
        <w:t xml:space="preserve">, A.; Swain, M.; Cole, B.; </w:t>
      </w:r>
      <w:proofErr w:type="spellStart"/>
      <w:r w:rsidRPr="00EE20B5">
        <w:t>tadhurst-cdd</w:t>
      </w:r>
      <w:proofErr w:type="spellEnd"/>
      <w:r w:rsidRPr="00EE20B5">
        <w:t xml:space="preserve">; Turk, S.; </w:t>
      </w:r>
      <w:proofErr w:type="spellStart"/>
      <w:r w:rsidRPr="00EE20B5">
        <w:t>Savelev</w:t>
      </w:r>
      <w:proofErr w:type="spellEnd"/>
      <w:r w:rsidRPr="00EE20B5">
        <w:t xml:space="preserve">, A.; </w:t>
      </w:r>
      <w:proofErr w:type="spellStart"/>
      <w:r w:rsidRPr="00EE20B5">
        <w:t>Vaucher</w:t>
      </w:r>
      <w:proofErr w:type="spellEnd"/>
      <w:r w:rsidRPr="00EE20B5">
        <w:t xml:space="preserve">, A.; </w:t>
      </w:r>
      <w:proofErr w:type="spellStart"/>
      <w:r w:rsidRPr="00EE20B5">
        <w:t>Wójcikowski</w:t>
      </w:r>
      <w:proofErr w:type="spellEnd"/>
      <w:r w:rsidRPr="00EE20B5">
        <w:t xml:space="preserve">, M.; Take, I.; Walker, R.; </w:t>
      </w:r>
      <w:proofErr w:type="spellStart"/>
      <w:r w:rsidRPr="00EE20B5">
        <w:t>Scalfani</w:t>
      </w:r>
      <w:proofErr w:type="spellEnd"/>
      <w:r w:rsidRPr="00EE20B5">
        <w:t xml:space="preserve">, V. F.; </w:t>
      </w:r>
      <w:proofErr w:type="spellStart"/>
      <w:r w:rsidRPr="00EE20B5">
        <w:t>Faara</w:t>
      </w:r>
      <w:proofErr w:type="spellEnd"/>
      <w:r w:rsidRPr="00EE20B5">
        <w:t xml:space="preserve">, H.; </w:t>
      </w:r>
      <w:proofErr w:type="spellStart"/>
      <w:r w:rsidRPr="00EE20B5">
        <w:t>Ujihara</w:t>
      </w:r>
      <w:proofErr w:type="spellEnd"/>
      <w:r w:rsidRPr="00EE20B5">
        <w:t xml:space="preserve">, K.; Probst, D.; </w:t>
      </w:r>
      <w:proofErr w:type="spellStart"/>
      <w:r w:rsidRPr="00EE20B5">
        <w:t>Maeder</w:t>
      </w:r>
      <w:proofErr w:type="spellEnd"/>
      <w:r w:rsidRPr="00EE20B5">
        <w:t xml:space="preserve">, N.; Monat, J.; </w:t>
      </w:r>
      <w:proofErr w:type="spellStart"/>
      <w:r w:rsidRPr="00EE20B5">
        <w:t>Lehtivarjo</w:t>
      </w:r>
      <w:proofErr w:type="spellEnd"/>
      <w:r w:rsidRPr="00EE20B5">
        <w:t xml:space="preserve">, J.; </w:t>
      </w:r>
      <w:proofErr w:type="spellStart"/>
      <w:r w:rsidRPr="00EE20B5">
        <w:t>godin</w:t>
      </w:r>
      <w:proofErr w:type="spellEnd"/>
      <w:r w:rsidRPr="00EE20B5">
        <w:t xml:space="preserve">,  </w:t>
      </w:r>
      <w:proofErr w:type="spellStart"/>
      <w:r w:rsidRPr="00EE20B5">
        <w:t>guillaume</w:t>
      </w:r>
      <w:proofErr w:type="spellEnd"/>
      <w:r w:rsidRPr="00EE20B5">
        <w:t xml:space="preserve">. </w:t>
      </w:r>
      <w:proofErr w:type="spellStart"/>
      <w:r w:rsidRPr="00EE20B5">
        <w:t>Rdkit</w:t>
      </w:r>
      <w:proofErr w:type="spellEnd"/>
      <w:r w:rsidRPr="00EE20B5">
        <w:t>/</w:t>
      </w:r>
      <w:proofErr w:type="spellStart"/>
      <w:r w:rsidRPr="00EE20B5">
        <w:t>Rdkit</w:t>
      </w:r>
      <w:proofErr w:type="spellEnd"/>
      <w:r w:rsidRPr="00EE20B5">
        <w:t>: 2025_03_4 (Q1 2025) Release, 2025. https://doi.org/10.5281/zenodo.15773589.</w:t>
      </w:r>
    </w:p>
    <w:p w14:paraId="1600A1D4" w14:textId="77777777" w:rsidR="00EE20B5" w:rsidRPr="00EE20B5" w:rsidRDefault="00EE20B5" w:rsidP="00EE20B5">
      <w:pPr>
        <w:pStyle w:val="Bibliografia"/>
      </w:pPr>
      <w:r w:rsidRPr="00EE20B5">
        <w:t>(7)</w:t>
      </w:r>
      <w:r w:rsidRPr="00EE20B5">
        <w:tab/>
      </w:r>
      <w:proofErr w:type="spellStart"/>
      <w:r w:rsidRPr="00EE20B5">
        <w:t>Nikitas</w:t>
      </w:r>
      <w:proofErr w:type="spellEnd"/>
      <w:r w:rsidRPr="00EE20B5">
        <w:t>, P.; Pappa-</w:t>
      </w:r>
      <w:proofErr w:type="spellStart"/>
      <w:r w:rsidRPr="00EE20B5">
        <w:t>Louisi</w:t>
      </w:r>
      <w:proofErr w:type="spellEnd"/>
      <w:r w:rsidRPr="00EE20B5">
        <w:t xml:space="preserve">, A. Retention Models for Isocratic and Gradient Elution in Reversed-Phase Liquid Chromatography. </w:t>
      </w:r>
      <w:r w:rsidRPr="00EE20B5">
        <w:rPr>
          <w:i/>
          <w:iCs/>
        </w:rPr>
        <w:t>Journal of Chromatography A</w:t>
      </w:r>
      <w:r w:rsidRPr="00EE20B5">
        <w:t xml:space="preserve"> </w:t>
      </w:r>
      <w:r w:rsidRPr="00EE20B5">
        <w:rPr>
          <w:b/>
          <w:bCs/>
        </w:rPr>
        <w:t>2009</w:t>
      </w:r>
      <w:r w:rsidRPr="00EE20B5">
        <w:t xml:space="preserve">, </w:t>
      </w:r>
      <w:r w:rsidRPr="00EE20B5">
        <w:rPr>
          <w:i/>
          <w:iCs/>
        </w:rPr>
        <w:t>1216</w:t>
      </w:r>
      <w:r w:rsidRPr="00EE20B5">
        <w:t xml:space="preserve"> (10), 1737–1755. https://doi.org/10.1016/j.chroma.2008.09.051.</w:t>
      </w:r>
    </w:p>
    <w:p w14:paraId="314CECF3" w14:textId="77777777" w:rsidR="00EE20B5" w:rsidRPr="00EE20B5" w:rsidRDefault="00EE20B5" w:rsidP="00EE20B5">
      <w:pPr>
        <w:pStyle w:val="Bibliografia"/>
      </w:pPr>
      <w:r w:rsidRPr="00EE20B5">
        <w:t>(8)</w:t>
      </w:r>
      <w:r w:rsidRPr="00EE20B5">
        <w:tab/>
        <w:t xml:space="preserve">Carpenter, B.; Gelman, A.; Hoffman, M. D.; Lee, D.; Goodrich, B.; Betancourt, M.; Brubaker, M.; Guo, J.; Li, P.; Riddell, A. Stan: A Probabilistic Programming Language. </w:t>
      </w:r>
      <w:r w:rsidRPr="00EE20B5">
        <w:rPr>
          <w:i/>
          <w:iCs/>
        </w:rPr>
        <w:t>Journal of statistical software</w:t>
      </w:r>
      <w:r w:rsidRPr="00EE20B5">
        <w:t xml:space="preserve"> </w:t>
      </w:r>
      <w:r w:rsidRPr="00EE20B5">
        <w:rPr>
          <w:b/>
          <w:bCs/>
        </w:rPr>
        <w:t>2017</w:t>
      </w:r>
      <w:r w:rsidRPr="00EE20B5">
        <w:t xml:space="preserve">, </w:t>
      </w:r>
      <w:r w:rsidRPr="00EE20B5">
        <w:rPr>
          <w:i/>
          <w:iCs/>
        </w:rPr>
        <w:t>76</w:t>
      </w:r>
      <w:r w:rsidRPr="00EE20B5">
        <w:t xml:space="preserve"> (1).</w:t>
      </w:r>
    </w:p>
    <w:p w14:paraId="6F2B0330" w14:textId="77777777" w:rsidR="00EE20B5" w:rsidRPr="00EE20B5" w:rsidRDefault="00EE20B5" w:rsidP="00EE20B5">
      <w:pPr>
        <w:pStyle w:val="Bibliografia"/>
      </w:pPr>
      <w:r w:rsidRPr="00EE20B5">
        <w:t>(9)</w:t>
      </w:r>
      <w:r w:rsidRPr="00EE20B5">
        <w:tab/>
        <w:t xml:space="preserve">RStudio Team. </w:t>
      </w:r>
      <w:r w:rsidRPr="00EE20B5">
        <w:rPr>
          <w:i/>
          <w:iCs/>
        </w:rPr>
        <w:t>RStudio: Integrated Development Environment for R</w:t>
      </w:r>
      <w:r w:rsidRPr="00EE20B5">
        <w:t>; RStudio, PBC.: Boston, MA, 2020.</w:t>
      </w:r>
    </w:p>
    <w:p w14:paraId="60262B44" w14:textId="77777777" w:rsidR="00EE20B5" w:rsidRPr="00EE20B5" w:rsidRDefault="00EE20B5" w:rsidP="00EE20B5">
      <w:pPr>
        <w:pStyle w:val="Bibliografia"/>
      </w:pPr>
      <w:r w:rsidRPr="00EE20B5">
        <w:t>(10)</w:t>
      </w:r>
      <w:r w:rsidRPr="00EE20B5">
        <w:tab/>
        <w:t xml:space="preserve">Wiczling, P. Analyzing Chromatographic Data Using Multilevel Modeling. </w:t>
      </w:r>
      <w:r w:rsidRPr="00EE20B5">
        <w:rPr>
          <w:i/>
          <w:iCs/>
        </w:rPr>
        <w:t xml:space="preserve">Anal </w:t>
      </w:r>
      <w:proofErr w:type="spellStart"/>
      <w:r w:rsidRPr="00EE20B5">
        <w:rPr>
          <w:i/>
          <w:iCs/>
        </w:rPr>
        <w:t>Bioanal</w:t>
      </w:r>
      <w:proofErr w:type="spellEnd"/>
      <w:r w:rsidRPr="00EE20B5">
        <w:rPr>
          <w:i/>
          <w:iCs/>
        </w:rPr>
        <w:t xml:space="preserve"> Chem</w:t>
      </w:r>
      <w:r w:rsidRPr="00EE20B5">
        <w:t xml:space="preserve"> </w:t>
      </w:r>
      <w:r w:rsidRPr="00EE20B5">
        <w:rPr>
          <w:b/>
          <w:bCs/>
        </w:rPr>
        <w:t>2018</w:t>
      </w:r>
      <w:r w:rsidRPr="00EE20B5">
        <w:t xml:space="preserve">, </w:t>
      </w:r>
      <w:r w:rsidRPr="00EE20B5">
        <w:rPr>
          <w:i/>
          <w:iCs/>
        </w:rPr>
        <w:t>410</w:t>
      </w:r>
      <w:r w:rsidRPr="00EE20B5">
        <w:t xml:space="preserve"> (16), 3905–3915. https://doi.org/10.1007/s00216-018-1061-3.</w:t>
      </w:r>
    </w:p>
    <w:p w14:paraId="3356C006" w14:textId="77777777" w:rsidR="00EE20B5" w:rsidRPr="00EE20B5" w:rsidRDefault="00EE20B5" w:rsidP="00EE20B5">
      <w:pPr>
        <w:pStyle w:val="Bibliografia"/>
      </w:pPr>
      <w:r w:rsidRPr="00EE20B5">
        <w:t>(11)</w:t>
      </w:r>
      <w:r w:rsidRPr="00EE20B5">
        <w:tab/>
        <w:t xml:space="preserve">Wiczling, P.; </w:t>
      </w:r>
      <w:proofErr w:type="spellStart"/>
      <w:r w:rsidRPr="00EE20B5">
        <w:t>Kamedulska</w:t>
      </w:r>
      <w:proofErr w:type="spellEnd"/>
      <w:r w:rsidRPr="00EE20B5">
        <w:t xml:space="preserve">, A. Comparison of Chromatographic Stationary Phases Using a Bayesian-Based Multilevel Model. </w:t>
      </w:r>
      <w:r w:rsidRPr="00EE20B5">
        <w:rPr>
          <w:i/>
          <w:iCs/>
        </w:rPr>
        <w:t>Anal Chem</w:t>
      </w:r>
      <w:r w:rsidRPr="00EE20B5">
        <w:t xml:space="preserve"> </w:t>
      </w:r>
      <w:r w:rsidRPr="00EE20B5">
        <w:rPr>
          <w:b/>
          <w:bCs/>
        </w:rPr>
        <w:t>2024</w:t>
      </w:r>
      <w:r w:rsidRPr="00EE20B5">
        <w:t xml:space="preserve">, </w:t>
      </w:r>
      <w:r w:rsidRPr="00EE20B5">
        <w:rPr>
          <w:i/>
          <w:iCs/>
        </w:rPr>
        <w:t>96</w:t>
      </w:r>
      <w:r w:rsidRPr="00EE20B5">
        <w:t xml:space="preserve"> (3), 1310–1319. https://doi.org/10.1021/acs.analchem.3c04697.</w:t>
      </w:r>
    </w:p>
    <w:p w14:paraId="2211645F" w14:textId="77777777" w:rsidR="00EE20B5" w:rsidRPr="00EE20B5" w:rsidRDefault="00EE20B5" w:rsidP="00EE20B5">
      <w:pPr>
        <w:pStyle w:val="Bibliografia"/>
      </w:pPr>
      <w:r w:rsidRPr="00EE20B5">
        <w:t>(12)</w:t>
      </w:r>
      <w:r w:rsidRPr="00EE20B5">
        <w:tab/>
      </w:r>
      <w:proofErr w:type="spellStart"/>
      <w:r w:rsidRPr="00EE20B5">
        <w:t>Kamedulska</w:t>
      </w:r>
      <w:proofErr w:type="spellEnd"/>
      <w:r w:rsidRPr="00EE20B5">
        <w:t xml:space="preserve">, A.; </w:t>
      </w:r>
      <w:proofErr w:type="spellStart"/>
      <w:r w:rsidRPr="00EE20B5">
        <w:t>Kubik</w:t>
      </w:r>
      <w:proofErr w:type="spellEnd"/>
      <w:r w:rsidRPr="00EE20B5">
        <w:t xml:space="preserve">, Ł.; </w:t>
      </w:r>
      <w:proofErr w:type="spellStart"/>
      <w:r w:rsidRPr="00EE20B5">
        <w:t>Jacyna</w:t>
      </w:r>
      <w:proofErr w:type="spellEnd"/>
      <w:r w:rsidRPr="00EE20B5">
        <w:t>, J.; Struck-</w:t>
      </w:r>
      <w:proofErr w:type="spellStart"/>
      <w:r w:rsidRPr="00EE20B5">
        <w:t>Lewicka</w:t>
      </w:r>
      <w:proofErr w:type="spellEnd"/>
      <w:r w:rsidRPr="00EE20B5">
        <w:t xml:space="preserve">, W.; </w:t>
      </w:r>
      <w:proofErr w:type="spellStart"/>
      <w:r w:rsidRPr="00EE20B5">
        <w:t>Markuszewski</w:t>
      </w:r>
      <w:proofErr w:type="spellEnd"/>
      <w:r w:rsidRPr="00EE20B5">
        <w:t xml:space="preserve">, M. J.; Wiczling, P. Toward the General Mechanistic Model of Liquid Chromatographic Retention. </w:t>
      </w:r>
      <w:r w:rsidRPr="00EE20B5">
        <w:rPr>
          <w:i/>
          <w:iCs/>
        </w:rPr>
        <w:t>Anal. Chem.</w:t>
      </w:r>
      <w:r w:rsidRPr="00EE20B5">
        <w:t xml:space="preserve"> </w:t>
      </w:r>
      <w:r w:rsidRPr="00EE20B5">
        <w:rPr>
          <w:b/>
          <w:bCs/>
        </w:rPr>
        <w:t>2022</w:t>
      </w:r>
      <w:r w:rsidRPr="00EE20B5">
        <w:t xml:space="preserve">, </w:t>
      </w:r>
      <w:r w:rsidRPr="00EE20B5">
        <w:rPr>
          <w:i/>
          <w:iCs/>
        </w:rPr>
        <w:t>94</w:t>
      </w:r>
      <w:r w:rsidRPr="00EE20B5">
        <w:t xml:space="preserve"> (31), 11070–11080. https://doi.org/10.1021/acs.analchem.2c02034.</w:t>
      </w:r>
    </w:p>
    <w:p w14:paraId="10446136" w14:textId="77777777" w:rsidR="00EE20B5" w:rsidRPr="00EE20B5" w:rsidRDefault="00EE20B5" w:rsidP="00EE20B5">
      <w:pPr>
        <w:pStyle w:val="Bibliografia"/>
      </w:pPr>
      <w:r w:rsidRPr="00EE20B5">
        <w:t>(13)</w:t>
      </w:r>
      <w:r w:rsidRPr="00EE20B5">
        <w:tab/>
      </w:r>
      <w:proofErr w:type="spellStart"/>
      <w:r w:rsidRPr="00EE20B5">
        <w:t>Kubik</w:t>
      </w:r>
      <w:proofErr w:type="spellEnd"/>
      <w:r w:rsidRPr="00EE20B5">
        <w:t xml:space="preserve">, Ł.; </w:t>
      </w:r>
      <w:proofErr w:type="spellStart"/>
      <w:r w:rsidRPr="00EE20B5">
        <w:t>Kaliszan</w:t>
      </w:r>
      <w:proofErr w:type="spellEnd"/>
      <w:r w:rsidRPr="00EE20B5">
        <w:t xml:space="preserve">, R.; Wiczling, P. Analysis of Isocratic-Chromatographic-Retention Data Using Bayesian Multilevel Modeling. </w:t>
      </w:r>
      <w:r w:rsidRPr="00EE20B5">
        <w:rPr>
          <w:i/>
          <w:iCs/>
        </w:rPr>
        <w:t>Anal Chem</w:t>
      </w:r>
      <w:r w:rsidRPr="00EE20B5">
        <w:t xml:space="preserve"> </w:t>
      </w:r>
      <w:r w:rsidRPr="00EE20B5">
        <w:rPr>
          <w:b/>
          <w:bCs/>
        </w:rPr>
        <w:t>2018</w:t>
      </w:r>
      <w:r w:rsidRPr="00EE20B5">
        <w:t xml:space="preserve">, </w:t>
      </w:r>
      <w:r w:rsidRPr="00EE20B5">
        <w:rPr>
          <w:i/>
          <w:iCs/>
        </w:rPr>
        <w:t>90</w:t>
      </w:r>
      <w:r w:rsidRPr="00EE20B5">
        <w:t xml:space="preserve"> (22), 13670–13679. https://doi.org/10.1021/acs.analchem.8b04033.</w:t>
      </w:r>
    </w:p>
    <w:p w14:paraId="2A522026" w14:textId="77777777" w:rsidR="00EE20B5" w:rsidRPr="00EE20B5" w:rsidRDefault="00EE20B5" w:rsidP="00EE20B5">
      <w:pPr>
        <w:pStyle w:val="Bibliografia"/>
      </w:pPr>
      <w:r w:rsidRPr="00EE20B5">
        <w:t>(14)</w:t>
      </w:r>
      <w:r w:rsidRPr="00EE20B5">
        <w:tab/>
        <w:t xml:space="preserve">Wen, Y.; </w:t>
      </w:r>
      <w:proofErr w:type="spellStart"/>
      <w:r w:rsidRPr="00EE20B5">
        <w:t>Talebi</w:t>
      </w:r>
      <w:proofErr w:type="spellEnd"/>
      <w:r w:rsidRPr="00EE20B5">
        <w:t xml:space="preserve">, M.; Amos, R. I. J.; </w:t>
      </w:r>
      <w:proofErr w:type="spellStart"/>
      <w:r w:rsidRPr="00EE20B5">
        <w:t>Szucs</w:t>
      </w:r>
      <w:proofErr w:type="spellEnd"/>
      <w:r w:rsidRPr="00EE20B5">
        <w:t xml:space="preserve">, R.; Dolan, J. W.; Pohl, C. A.; Haddad, P. R. Retention Prediction in Reversed Phase High Performance Liquid Chromatography Using Quantitative Structure-Retention Relationships Applied to the Hydrophobic Subtraction Model. </w:t>
      </w:r>
      <w:r w:rsidRPr="00EE20B5">
        <w:rPr>
          <w:i/>
          <w:iCs/>
        </w:rPr>
        <w:t>Journal of Chromatography A</w:t>
      </w:r>
      <w:r w:rsidRPr="00EE20B5">
        <w:t xml:space="preserve"> </w:t>
      </w:r>
      <w:r w:rsidRPr="00EE20B5">
        <w:rPr>
          <w:b/>
          <w:bCs/>
        </w:rPr>
        <w:t>2018</w:t>
      </w:r>
      <w:r w:rsidRPr="00EE20B5">
        <w:t xml:space="preserve">, </w:t>
      </w:r>
      <w:r w:rsidRPr="00EE20B5">
        <w:rPr>
          <w:i/>
          <w:iCs/>
        </w:rPr>
        <w:t>1541</w:t>
      </w:r>
      <w:r w:rsidRPr="00EE20B5">
        <w:t>, 1–11. https://doi.org/10.1016/j.chroma.2018.01.053.</w:t>
      </w:r>
    </w:p>
    <w:p w14:paraId="2BA808E1" w14:textId="77777777" w:rsidR="00EE20B5" w:rsidRPr="00EE20B5" w:rsidRDefault="00EE20B5" w:rsidP="00EE20B5">
      <w:pPr>
        <w:pStyle w:val="Bibliografia"/>
      </w:pPr>
      <w:r w:rsidRPr="00EE20B5">
        <w:t>(15)</w:t>
      </w:r>
      <w:r w:rsidRPr="00EE20B5">
        <w:tab/>
        <w:t xml:space="preserve">Park, S. H.; </w:t>
      </w:r>
      <w:proofErr w:type="spellStart"/>
      <w:r w:rsidRPr="00EE20B5">
        <w:t>Talebi</w:t>
      </w:r>
      <w:proofErr w:type="spellEnd"/>
      <w:r w:rsidRPr="00EE20B5">
        <w:t xml:space="preserve">, M.; Amos, R. I. J.; </w:t>
      </w:r>
      <w:proofErr w:type="spellStart"/>
      <w:r w:rsidRPr="00EE20B5">
        <w:t>Tyteca</w:t>
      </w:r>
      <w:proofErr w:type="spellEnd"/>
      <w:r w:rsidRPr="00EE20B5">
        <w:t xml:space="preserve">, E.; Haddad, P. R.; </w:t>
      </w:r>
      <w:proofErr w:type="spellStart"/>
      <w:r w:rsidRPr="00EE20B5">
        <w:t>Szucs</w:t>
      </w:r>
      <w:proofErr w:type="spellEnd"/>
      <w:r w:rsidRPr="00EE20B5">
        <w:t xml:space="preserve">, R.; Pohl, C. A.; Dolan, J. W. Towards a Chromatographic Similarity Index to Establish </w:t>
      </w:r>
      <w:proofErr w:type="spellStart"/>
      <w:r w:rsidRPr="00EE20B5">
        <w:t>Localised</w:t>
      </w:r>
      <w:proofErr w:type="spellEnd"/>
      <w:r w:rsidRPr="00EE20B5">
        <w:t xml:space="preserve"> Quantitative Structure-Retention Relationships for Retention Prediction. II Use of </w:t>
      </w:r>
      <w:proofErr w:type="spellStart"/>
      <w:r w:rsidRPr="00EE20B5">
        <w:t>Tanimoto</w:t>
      </w:r>
      <w:proofErr w:type="spellEnd"/>
      <w:r w:rsidRPr="00EE20B5">
        <w:t xml:space="preserve"> Similarity Index in Ion Chromatography. </w:t>
      </w:r>
      <w:r w:rsidRPr="00EE20B5">
        <w:rPr>
          <w:i/>
          <w:iCs/>
        </w:rPr>
        <w:t>Journal of Chromatography A</w:t>
      </w:r>
      <w:r w:rsidRPr="00EE20B5">
        <w:t xml:space="preserve"> </w:t>
      </w:r>
      <w:r w:rsidRPr="00EE20B5">
        <w:rPr>
          <w:b/>
          <w:bCs/>
        </w:rPr>
        <w:t>2017</w:t>
      </w:r>
      <w:r w:rsidRPr="00EE20B5">
        <w:t xml:space="preserve">, </w:t>
      </w:r>
      <w:r w:rsidRPr="00EE20B5">
        <w:rPr>
          <w:i/>
          <w:iCs/>
        </w:rPr>
        <w:t>1523</w:t>
      </w:r>
      <w:r w:rsidRPr="00EE20B5">
        <w:t>, 173–182. https://doi.org/10.1016/j.chroma.2017.02.054.</w:t>
      </w:r>
    </w:p>
    <w:p w14:paraId="6869669E" w14:textId="77777777" w:rsidR="00EE20B5" w:rsidRPr="00EE20B5" w:rsidRDefault="00EE20B5" w:rsidP="00EE20B5">
      <w:pPr>
        <w:pStyle w:val="Bibliografia"/>
      </w:pPr>
      <w:r w:rsidRPr="00EE20B5">
        <w:t>(16)</w:t>
      </w:r>
      <w:r w:rsidRPr="00EE20B5">
        <w:tab/>
      </w:r>
      <w:proofErr w:type="spellStart"/>
      <w:r w:rsidRPr="00EE20B5">
        <w:t>Gritti</w:t>
      </w:r>
      <w:proofErr w:type="spellEnd"/>
      <w:r w:rsidRPr="00EE20B5">
        <w:t xml:space="preserve">, F. Perspective on the Future Approaches to Predict Retention in Liquid Chromatography. </w:t>
      </w:r>
      <w:r w:rsidRPr="00EE20B5">
        <w:rPr>
          <w:i/>
          <w:iCs/>
        </w:rPr>
        <w:t>Anal. Chem.</w:t>
      </w:r>
      <w:r w:rsidRPr="00EE20B5">
        <w:t xml:space="preserve"> </w:t>
      </w:r>
      <w:r w:rsidRPr="00EE20B5">
        <w:rPr>
          <w:b/>
          <w:bCs/>
        </w:rPr>
        <w:t>2021</w:t>
      </w:r>
      <w:r w:rsidRPr="00EE20B5">
        <w:t xml:space="preserve">, </w:t>
      </w:r>
      <w:r w:rsidRPr="00EE20B5">
        <w:rPr>
          <w:i/>
          <w:iCs/>
        </w:rPr>
        <w:t>93</w:t>
      </w:r>
      <w:r w:rsidRPr="00EE20B5">
        <w:t xml:space="preserve"> (14), 5653–5664. https://doi.org/10.1021/acs.analchem.0c05078.</w:t>
      </w:r>
    </w:p>
    <w:p w14:paraId="585A3563" w14:textId="29C8F831"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A989F" w14:textId="77777777" w:rsidR="00677FEE" w:rsidRDefault="00677FEE" w:rsidP="006F1F34">
      <w:r>
        <w:separator/>
      </w:r>
    </w:p>
    <w:p w14:paraId="471DF2B7" w14:textId="77777777" w:rsidR="00677FEE" w:rsidRDefault="00677FEE"/>
    <w:p w14:paraId="62F52022" w14:textId="77777777" w:rsidR="00677FEE" w:rsidRDefault="00677FEE" w:rsidP="001A093C"/>
  </w:endnote>
  <w:endnote w:type="continuationSeparator" w:id="0">
    <w:p w14:paraId="28C8AEE0" w14:textId="77777777" w:rsidR="00677FEE" w:rsidRDefault="00677FEE" w:rsidP="006F1F34">
      <w:r>
        <w:continuationSeparator/>
      </w:r>
    </w:p>
    <w:p w14:paraId="35E9917B" w14:textId="77777777" w:rsidR="00677FEE" w:rsidRDefault="00677FEE"/>
    <w:p w14:paraId="5C7EE7CF" w14:textId="77777777" w:rsidR="00677FEE" w:rsidRDefault="00677FEE" w:rsidP="001A093C"/>
  </w:endnote>
  <w:endnote w:type="continuationNotice" w:id="1">
    <w:p w14:paraId="296B8F18" w14:textId="77777777" w:rsidR="00677FEE" w:rsidRDefault="00677FE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493B4" w14:textId="77777777" w:rsidR="00677FEE" w:rsidRDefault="00677FEE" w:rsidP="006F1F34">
      <w:r>
        <w:separator/>
      </w:r>
    </w:p>
    <w:p w14:paraId="5553373B" w14:textId="77777777" w:rsidR="00677FEE" w:rsidRDefault="00677FEE"/>
    <w:p w14:paraId="747AC047" w14:textId="77777777" w:rsidR="00677FEE" w:rsidRDefault="00677FEE" w:rsidP="001A093C"/>
  </w:footnote>
  <w:footnote w:type="continuationSeparator" w:id="0">
    <w:p w14:paraId="44FFEEB7" w14:textId="77777777" w:rsidR="00677FEE" w:rsidRDefault="00677FEE" w:rsidP="006F1F34">
      <w:r>
        <w:continuationSeparator/>
      </w:r>
    </w:p>
    <w:p w14:paraId="2975CEFA" w14:textId="77777777" w:rsidR="00677FEE" w:rsidRDefault="00677FEE"/>
    <w:p w14:paraId="27922743" w14:textId="77777777" w:rsidR="00677FEE" w:rsidRDefault="00677FEE" w:rsidP="001A093C"/>
  </w:footnote>
  <w:footnote w:type="continuationNotice" w:id="1">
    <w:p w14:paraId="6569FBB0" w14:textId="77777777" w:rsidR="00677FEE" w:rsidRDefault="00677FE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62F27"/>
    <w:rsid w:val="0006411C"/>
    <w:rsid w:val="00065898"/>
    <w:rsid w:val="000707D9"/>
    <w:rsid w:val="00070D9C"/>
    <w:rsid w:val="00071CC9"/>
    <w:rsid w:val="000729A0"/>
    <w:rsid w:val="0007398F"/>
    <w:rsid w:val="00076E68"/>
    <w:rsid w:val="0007776D"/>
    <w:rsid w:val="00083091"/>
    <w:rsid w:val="000849C3"/>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6291A"/>
    <w:rsid w:val="001636BC"/>
    <w:rsid w:val="001657D6"/>
    <w:rsid w:val="00165F8A"/>
    <w:rsid w:val="001661BC"/>
    <w:rsid w:val="001713CC"/>
    <w:rsid w:val="00171E12"/>
    <w:rsid w:val="00171F9A"/>
    <w:rsid w:val="0017275F"/>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7329"/>
    <w:rsid w:val="002549F9"/>
    <w:rsid w:val="002566EE"/>
    <w:rsid w:val="00256A0B"/>
    <w:rsid w:val="002600CE"/>
    <w:rsid w:val="00260E14"/>
    <w:rsid w:val="002652A0"/>
    <w:rsid w:val="00265E1E"/>
    <w:rsid w:val="002664E2"/>
    <w:rsid w:val="00266E05"/>
    <w:rsid w:val="002677AE"/>
    <w:rsid w:val="0027491C"/>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5970"/>
    <w:rsid w:val="002E1AEA"/>
    <w:rsid w:val="002E39A7"/>
    <w:rsid w:val="002E3F37"/>
    <w:rsid w:val="002E574F"/>
    <w:rsid w:val="002F00E2"/>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5488"/>
    <w:rsid w:val="004F55C3"/>
    <w:rsid w:val="004F71C4"/>
    <w:rsid w:val="004F7B08"/>
    <w:rsid w:val="00501FCC"/>
    <w:rsid w:val="005053B9"/>
    <w:rsid w:val="00507DB8"/>
    <w:rsid w:val="00512071"/>
    <w:rsid w:val="00515167"/>
    <w:rsid w:val="00515C88"/>
    <w:rsid w:val="00523691"/>
    <w:rsid w:val="00523CA9"/>
    <w:rsid w:val="00526833"/>
    <w:rsid w:val="00530624"/>
    <w:rsid w:val="00536328"/>
    <w:rsid w:val="00537E0D"/>
    <w:rsid w:val="00540A9F"/>
    <w:rsid w:val="00540AFE"/>
    <w:rsid w:val="00543C8A"/>
    <w:rsid w:val="00544A7A"/>
    <w:rsid w:val="00544B8A"/>
    <w:rsid w:val="0054601F"/>
    <w:rsid w:val="00553EF9"/>
    <w:rsid w:val="0056090D"/>
    <w:rsid w:val="00560EA7"/>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17D8"/>
    <w:rsid w:val="006E1E62"/>
    <w:rsid w:val="006E2C23"/>
    <w:rsid w:val="006E5935"/>
    <w:rsid w:val="006F1693"/>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2143B"/>
    <w:rsid w:val="00721C5C"/>
    <w:rsid w:val="007232EE"/>
    <w:rsid w:val="007329C0"/>
    <w:rsid w:val="00734B32"/>
    <w:rsid w:val="0073794A"/>
    <w:rsid w:val="00737CBE"/>
    <w:rsid w:val="00744EB1"/>
    <w:rsid w:val="007520F5"/>
    <w:rsid w:val="00753B1E"/>
    <w:rsid w:val="007540D5"/>
    <w:rsid w:val="00757925"/>
    <w:rsid w:val="0076416D"/>
    <w:rsid w:val="00764728"/>
    <w:rsid w:val="00765DDF"/>
    <w:rsid w:val="0076762D"/>
    <w:rsid w:val="00772DE4"/>
    <w:rsid w:val="00776122"/>
    <w:rsid w:val="00780058"/>
    <w:rsid w:val="0078119E"/>
    <w:rsid w:val="00781CEB"/>
    <w:rsid w:val="007868A6"/>
    <w:rsid w:val="00790630"/>
    <w:rsid w:val="00791772"/>
    <w:rsid w:val="0079272A"/>
    <w:rsid w:val="00793CDA"/>
    <w:rsid w:val="00795055"/>
    <w:rsid w:val="00795C98"/>
    <w:rsid w:val="00796AFC"/>
    <w:rsid w:val="007A4130"/>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29D0"/>
    <w:rsid w:val="008B3147"/>
    <w:rsid w:val="008B3F31"/>
    <w:rsid w:val="008B484A"/>
    <w:rsid w:val="008B5CAC"/>
    <w:rsid w:val="008B6DE0"/>
    <w:rsid w:val="008B6EF6"/>
    <w:rsid w:val="008B749B"/>
    <w:rsid w:val="008B7EE6"/>
    <w:rsid w:val="008C040D"/>
    <w:rsid w:val="008C1E2C"/>
    <w:rsid w:val="008C2141"/>
    <w:rsid w:val="008C3733"/>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113FD"/>
    <w:rsid w:val="00911FDD"/>
    <w:rsid w:val="00913093"/>
    <w:rsid w:val="00915E83"/>
    <w:rsid w:val="00916D7C"/>
    <w:rsid w:val="00917EAD"/>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52791"/>
    <w:rsid w:val="00A5422A"/>
    <w:rsid w:val="00A61E58"/>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6D59"/>
    <w:rsid w:val="00AE7D14"/>
    <w:rsid w:val="00AF1DF4"/>
    <w:rsid w:val="00AF22DD"/>
    <w:rsid w:val="00AF4C52"/>
    <w:rsid w:val="00AF5FF7"/>
    <w:rsid w:val="00AF6DD2"/>
    <w:rsid w:val="00AF71C7"/>
    <w:rsid w:val="00AF74A3"/>
    <w:rsid w:val="00AF75C5"/>
    <w:rsid w:val="00AF7E28"/>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4605"/>
    <w:rsid w:val="00B673C8"/>
    <w:rsid w:val="00B6759D"/>
    <w:rsid w:val="00B73148"/>
    <w:rsid w:val="00B75618"/>
    <w:rsid w:val="00B76DAB"/>
    <w:rsid w:val="00B773CD"/>
    <w:rsid w:val="00B83009"/>
    <w:rsid w:val="00B85890"/>
    <w:rsid w:val="00B85E96"/>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253E5"/>
    <w:rsid w:val="00C26B67"/>
    <w:rsid w:val="00C33E70"/>
    <w:rsid w:val="00C3623F"/>
    <w:rsid w:val="00C363AC"/>
    <w:rsid w:val="00C36D8D"/>
    <w:rsid w:val="00C3781B"/>
    <w:rsid w:val="00C37A99"/>
    <w:rsid w:val="00C411DE"/>
    <w:rsid w:val="00C420B6"/>
    <w:rsid w:val="00C46EDA"/>
    <w:rsid w:val="00C4733B"/>
    <w:rsid w:val="00C47C14"/>
    <w:rsid w:val="00C51848"/>
    <w:rsid w:val="00C54CD2"/>
    <w:rsid w:val="00C60E40"/>
    <w:rsid w:val="00C64622"/>
    <w:rsid w:val="00C70A0C"/>
    <w:rsid w:val="00C70BC1"/>
    <w:rsid w:val="00C74C47"/>
    <w:rsid w:val="00C74E0F"/>
    <w:rsid w:val="00C8386A"/>
    <w:rsid w:val="00C85A68"/>
    <w:rsid w:val="00C87F21"/>
    <w:rsid w:val="00C92446"/>
    <w:rsid w:val="00C93B31"/>
    <w:rsid w:val="00C96867"/>
    <w:rsid w:val="00C97DE9"/>
    <w:rsid w:val="00CA253C"/>
    <w:rsid w:val="00CA666C"/>
    <w:rsid w:val="00CB00D3"/>
    <w:rsid w:val="00CB2F54"/>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10B9D"/>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73F9"/>
    <w:rsid w:val="00F37669"/>
    <w:rsid w:val="00F442E9"/>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2</TotalTime>
  <Pages>5</Pages>
  <Words>8243</Words>
  <Characters>46991</Characters>
  <Application>Microsoft Office Word</Application>
  <DocSecurity>0</DocSecurity>
  <Lines>391</Lines>
  <Paragraphs>11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1</cp:revision>
  <dcterms:created xsi:type="dcterms:W3CDTF">2023-10-17T17:42:00Z</dcterms:created>
  <dcterms:modified xsi:type="dcterms:W3CDTF">2025-07-2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JC8RowZ"/&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